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E96BF" w14:textId="6E005CC7" w:rsidR="00CB4F51" w:rsidRPr="00CB4F51" w:rsidRDefault="00CB4F51" w:rsidP="00DB2F2D">
      <w:pPr>
        <w:rPr>
          <w:b/>
          <w:sz w:val="24"/>
          <w:szCs w:val="24"/>
        </w:rPr>
      </w:pPr>
      <w:r>
        <w:rPr>
          <w:b/>
          <w:sz w:val="24"/>
          <w:szCs w:val="24"/>
        </w:rPr>
        <w:t>Additional File 1</w:t>
      </w:r>
    </w:p>
    <w:p w14:paraId="059AD306" w14:textId="5EFFC118" w:rsidR="00DB2F2D" w:rsidRPr="0082474E" w:rsidRDefault="00DB2F2D" w:rsidP="00DB2F2D">
      <w:r>
        <w:t>Variables, outcome</w:t>
      </w:r>
      <w:r w:rsidRPr="0082474E">
        <w:t xml:space="preserve"> measures </w:t>
      </w:r>
      <w:r>
        <w:t xml:space="preserve">and questions </w:t>
      </w:r>
      <w:r w:rsidRPr="0082474E">
        <w:t xml:space="preserve">captured in the </w:t>
      </w:r>
      <w:r w:rsidR="0087571B" w:rsidRPr="0087571B">
        <w:rPr>
          <w:i/>
        </w:rPr>
        <w:t>parkrun</w:t>
      </w:r>
      <w:r w:rsidRPr="0082474E">
        <w:t xml:space="preserve"> Health and Wellbeing survey 2018</w:t>
      </w:r>
      <w:r>
        <w:t>.</w:t>
      </w:r>
    </w:p>
    <w:tbl>
      <w:tblPr>
        <w:tblW w:w="13948"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340"/>
        <w:gridCol w:w="11608"/>
      </w:tblGrid>
      <w:tr w:rsidR="00DB2F2D" w:rsidRPr="006E37B1" w14:paraId="0099CADF" w14:textId="77777777" w:rsidTr="00784EDC">
        <w:tc>
          <w:tcPr>
            <w:tcW w:w="2340" w:type="dxa"/>
            <w:shd w:val="clear" w:color="auto" w:fill="auto"/>
            <w:tcMar>
              <w:top w:w="100" w:type="dxa"/>
              <w:left w:w="100" w:type="dxa"/>
              <w:bottom w:w="100" w:type="dxa"/>
              <w:right w:w="100" w:type="dxa"/>
            </w:tcMar>
          </w:tcPr>
          <w:p w14:paraId="1F9E3186" w14:textId="77777777" w:rsidR="00DB2F2D" w:rsidRPr="00457B7B" w:rsidRDefault="00DB2F2D" w:rsidP="00253FB4">
            <w:r w:rsidRPr="00457B7B">
              <w:t>Variable and outcome</w:t>
            </w:r>
          </w:p>
        </w:tc>
        <w:tc>
          <w:tcPr>
            <w:tcW w:w="11608" w:type="dxa"/>
            <w:shd w:val="clear" w:color="auto" w:fill="auto"/>
            <w:tcMar>
              <w:top w:w="100" w:type="dxa"/>
              <w:left w:w="100" w:type="dxa"/>
              <w:bottom w:w="100" w:type="dxa"/>
              <w:right w:w="100" w:type="dxa"/>
            </w:tcMar>
          </w:tcPr>
          <w:p w14:paraId="12DE98D4" w14:textId="77777777" w:rsidR="00DB2F2D" w:rsidRPr="00457B7B" w:rsidRDefault="00DB2F2D" w:rsidP="00253FB4">
            <w:r w:rsidRPr="00457B7B">
              <w:t>Question/response options</w:t>
            </w:r>
          </w:p>
        </w:tc>
      </w:tr>
      <w:tr w:rsidR="00DB2F2D" w:rsidRPr="006E37B1" w14:paraId="5844C948" w14:textId="77777777" w:rsidTr="00784EDC">
        <w:tc>
          <w:tcPr>
            <w:tcW w:w="2340" w:type="dxa"/>
            <w:shd w:val="clear" w:color="auto" w:fill="auto"/>
            <w:tcMar>
              <w:top w:w="100" w:type="dxa"/>
              <w:left w:w="100" w:type="dxa"/>
              <w:bottom w:w="100" w:type="dxa"/>
              <w:right w:w="100" w:type="dxa"/>
            </w:tcMar>
          </w:tcPr>
          <w:p w14:paraId="270875ED" w14:textId="77777777" w:rsidR="00DB2F2D" w:rsidRPr="00457B7B" w:rsidRDefault="00DB2F2D" w:rsidP="00253FB4">
            <w:r w:rsidRPr="00457B7B">
              <w:t>Participant details and demographics</w:t>
            </w:r>
          </w:p>
        </w:tc>
        <w:tc>
          <w:tcPr>
            <w:tcW w:w="11608" w:type="dxa"/>
            <w:shd w:val="clear" w:color="auto" w:fill="auto"/>
            <w:tcMar>
              <w:top w:w="100" w:type="dxa"/>
              <w:left w:w="100" w:type="dxa"/>
              <w:bottom w:w="100" w:type="dxa"/>
              <w:right w:w="100" w:type="dxa"/>
            </w:tcMar>
          </w:tcPr>
          <w:p w14:paraId="0AA0BF52" w14:textId="77777777" w:rsidR="00DB2F2D" w:rsidRPr="00457B7B" w:rsidRDefault="00DB2F2D" w:rsidP="00DB2F2D">
            <w:pPr>
              <w:pStyle w:val="ListParagraph"/>
              <w:numPr>
                <w:ilvl w:val="0"/>
                <w:numId w:val="5"/>
              </w:numPr>
            </w:pPr>
            <w:r w:rsidRPr="00457B7B">
              <w:t>First name</w:t>
            </w:r>
          </w:p>
          <w:p w14:paraId="53D870EF" w14:textId="77777777" w:rsidR="00DB2F2D" w:rsidRPr="00457B7B" w:rsidRDefault="00DB2F2D" w:rsidP="00DB2F2D">
            <w:pPr>
              <w:pStyle w:val="ListParagraph"/>
              <w:numPr>
                <w:ilvl w:val="0"/>
                <w:numId w:val="5"/>
              </w:numPr>
            </w:pPr>
            <w:r w:rsidRPr="00457B7B">
              <w:t>Last name</w:t>
            </w:r>
          </w:p>
          <w:p w14:paraId="3171759A" w14:textId="77777777" w:rsidR="00DB2F2D" w:rsidRPr="00457B7B" w:rsidRDefault="00DB2F2D" w:rsidP="00DB2F2D">
            <w:pPr>
              <w:pStyle w:val="ListParagraph"/>
              <w:numPr>
                <w:ilvl w:val="0"/>
                <w:numId w:val="5"/>
              </w:numPr>
            </w:pPr>
            <w:r w:rsidRPr="00457B7B">
              <w:t>Date of birth</w:t>
            </w:r>
          </w:p>
          <w:p w14:paraId="68B95EF9" w14:textId="3874BCA4" w:rsidR="00DB2F2D" w:rsidRPr="00457B7B" w:rsidRDefault="0087571B" w:rsidP="00DB2F2D">
            <w:pPr>
              <w:pStyle w:val="ListParagraph"/>
              <w:numPr>
                <w:ilvl w:val="0"/>
                <w:numId w:val="5"/>
              </w:numPr>
            </w:pPr>
            <w:r w:rsidRPr="0087571B">
              <w:rPr>
                <w:i/>
              </w:rPr>
              <w:t>parkrun</w:t>
            </w:r>
            <w:r w:rsidR="00DB2F2D" w:rsidRPr="00D96E97">
              <w:rPr>
                <w:i/>
              </w:rPr>
              <w:t xml:space="preserve"> </w:t>
            </w:r>
            <w:r w:rsidR="00DB2F2D" w:rsidRPr="00457B7B">
              <w:t xml:space="preserve">ID number (allocated at </w:t>
            </w:r>
            <w:r w:rsidRPr="0087571B">
              <w:rPr>
                <w:i/>
              </w:rPr>
              <w:t>parkrun</w:t>
            </w:r>
            <w:r w:rsidR="00DB2F2D" w:rsidRPr="00457B7B">
              <w:t xml:space="preserve"> registration)</w:t>
            </w:r>
          </w:p>
          <w:p w14:paraId="2A7D61FB" w14:textId="48747C4A" w:rsidR="00DB2F2D" w:rsidRPr="00457B7B" w:rsidRDefault="00DB2F2D" w:rsidP="00DB2F2D">
            <w:pPr>
              <w:pStyle w:val="ListParagraph"/>
              <w:numPr>
                <w:ilvl w:val="0"/>
                <w:numId w:val="5"/>
              </w:numPr>
            </w:pPr>
            <w:r w:rsidRPr="00457B7B">
              <w:t xml:space="preserve">Home </w:t>
            </w:r>
            <w:r w:rsidR="0087571B" w:rsidRPr="0087571B">
              <w:rPr>
                <w:i/>
              </w:rPr>
              <w:t>parkrun</w:t>
            </w:r>
          </w:p>
          <w:p w14:paraId="2724A6C3" w14:textId="77777777" w:rsidR="00DB2F2D" w:rsidRPr="00457B7B" w:rsidRDefault="00DB2F2D" w:rsidP="00DB2F2D">
            <w:pPr>
              <w:pStyle w:val="ListParagraph"/>
              <w:numPr>
                <w:ilvl w:val="0"/>
                <w:numId w:val="5"/>
              </w:numPr>
            </w:pPr>
            <w:r w:rsidRPr="00457B7B">
              <w:t>Employment status</w:t>
            </w:r>
          </w:p>
          <w:p w14:paraId="441E52BE" w14:textId="77777777" w:rsidR="00DB2F2D" w:rsidRPr="00457B7B" w:rsidRDefault="00DB2F2D" w:rsidP="00DB2F2D">
            <w:pPr>
              <w:pStyle w:val="ListParagraph"/>
              <w:numPr>
                <w:ilvl w:val="0"/>
                <w:numId w:val="5"/>
              </w:numPr>
            </w:pPr>
            <w:r w:rsidRPr="00457B7B">
              <w:t>Ethnicity</w:t>
            </w:r>
          </w:p>
          <w:p w14:paraId="5A591CF0" w14:textId="77777777" w:rsidR="00DB2F2D" w:rsidRPr="00457B7B" w:rsidRDefault="00DB2F2D" w:rsidP="00DB2F2D">
            <w:pPr>
              <w:pStyle w:val="ListParagraph"/>
              <w:numPr>
                <w:ilvl w:val="0"/>
                <w:numId w:val="5"/>
              </w:numPr>
            </w:pPr>
            <w:r w:rsidRPr="00457B7B">
              <w:t>Health condition, illness or disability (a long-term health condition or disability that has lasted or is expected to last 12 months or more) included whether or not the respondent is or has been pregnant in the last 12 months</w:t>
            </w:r>
          </w:p>
          <w:p w14:paraId="27B7FBD4" w14:textId="68620C88" w:rsidR="00DB2F2D" w:rsidRPr="00457B7B" w:rsidRDefault="0087571B" w:rsidP="00DB2F2D">
            <w:pPr>
              <w:pStyle w:val="ListParagraph"/>
              <w:numPr>
                <w:ilvl w:val="0"/>
                <w:numId w:val="5"/>
              </w:numPr>
            </w:pPr>
            <w:r w:rsidRPr="0087571B">
              <w:rPr>
                <w:i/>
              </w:rPr>
              <w:t>parkrun</w:t>
            </w:r>
            <w:r w:rsidR="00DB2F2D" w:rsidRPr="00D96E97">
              <w:rPr>
                <w:i/>
              </w:rPr>
              <w:t xml:space="preserve"> </w:t>
            </w:r>
            <w:r w:rsidR="00DB2F2D" w:rsidRPr="00457B7B">
              <w:t>participation type (whether they participate as a runner/walker only, volunteer only or both)</w:t>
            </w:r>
          </w:p>
        </w:tc>
      </w:tr>
      <w:tr w:rsidR="00DB2F2D" w:rsidRPr="006E37B1" w14:paraId="61B76B9B" w14:textId="77777777" w:rsidTr="00784EDC">
        <w:tc>
          <w:tcPr>
            <w:tcW w:w="2340" w:type="dxa"/>
            <w:shd w:val="clear" w:color="auto" w:fill="auto"/>
            <w:tcMar>
              <w:top w:w="100" w:type="dxa"/>
              <w:left w:w="100" w:type="dxa"/>
              <w:bottom w:w="100" w:type="dxa"/>
              <w:right w:w="100" w:type="dxa"/>
            </w:tcMar>
          </w:tcPr>
          <w:p w14:paraId="61EAC41E" w14:textId="77777777" w:rsidR="00DB2F2D" w:rsidRPr="00457B7B" w:rsidRDefault="00DB2F2D" w:rsidP="00253FB4">
            <w:r w:rsidRPr="00457B7B">
              <w:t>Life satisfaction and happiness</w:t>
            </w:r>
          </w:p>
        </w:tc>
        <w:tc>
          <w:tcPr>
            <w:tcW w:w="11608" w:type="dxa"/>
            <w:shd w:val="clear" w:color="auto" w:fill="auto"/>
            <w:tcMar>
              <w:top w:w="100" w:type="dxa"/>
              <w:left w:w="100" w:type="dxa"/>
              <w:bottom w:w="100" w:type="dxa"/>
              <w:right w:w="100" w:type="dxa"/>
            </w:tcMar>
          </w:tcPr>
          <w:p w14:paraId="0672A17F" w14:textId="77777777" w:rsidR="00DB2F2D" w:rsidRPr="00457B7B" w:rsidRDefault="00DB2F2D" w:rsidP="00253FB4">
            <w:r w:rsidRPr="00457B7B">
              <w:t xml:space="preserve">Measures of life satisfaction and happiness: two of the four personal well-being questions asked in the UK's Office of National Statistics Annual Population Survey </w:t>
            </w:r>
            <w:r w:rsidRPr="00457B7B">
              <w:fldChar w:fldCharType="begin"/>
            </w:r>
            <w:r w:rsidRPr="00457B7B">
              <w:instrText xml:space="preserve"> ADDIN EN.CITE &lt;EndNote&gt;&lt;Cite&gt;&lt;Author&gt;Office of National Statistics (ONS)&lt;/Author&gt;&lt;Year&gt;2018&lt;/Year&gt;&lt;RecNum&gt;34&lt;/RecNum&gt;&lt;DisplayText&gt;(Office of National Statistics (ONS), 2018)&lt;/DisplayText&gt;&lt;record&gt;&lt;rec-number&gt;34&lt;/rec-number&gt;&lt;foreign-keys&gt;&lt;key app="EN" db-id="f9e952e2t0vtalew0scv95towzsw952d02se" timestamp="1565952398"&gt;34&lt;/key&gt;&lt;/foreign-keys&gt;&lt;ref-type name="Web Page"&gt;12&lt;/ref-type&gt;&lt;contributors&gt;&lt;authors&gt;&lt;author&gt;Office of National Statistics (ONS),&lt;/author&gt;&lt;/authors&gt;&lt;/contributors&gt;&lt;titles&gt;&lt;title&gt;Personal well-being in the UK: July 2017 to June 2018&lt;/title&gt;&lt;/titles&gt;&lt;number&gt;23 Mar 2019&lt;/number&gt;&lt;dates&gt;&lt;year&gt;2018&lt;/year&gt;&lt;/dates&gt;&lt;urls&gt;&lt;related-urls&gt;&lt;url&gt;https://www.ons.gov.uk/peoplepopulationandcommunity/wellbeing/bulletins/measuringnationalwellbeing/july2017tojune2018&lt;/url&gt;&lt;/related-urls&gt;&lt;/urls&gt;&lt;/record&gt;&lt;/Cite&gt;&lt;/EndNote&gt;</w:instrText>
            </w:r>
            <w:r w:rsidRPr="00457B7B">
              <w:fldChar w:fldCharType="separate"/>
            </w:r>
            <w:r w:rsidRPr="00457B7B">
              <w:rPr>
                <w:noProof/>
              </w:rPr>
              <w:t>(Office of National Statistics (ONS), 2018)</w:t>
            </w:r>
            <w:r w:rsidRPr="00457B7B">
              <w:fldChar w:fldCharType="end"/>
            </w:r>
            <w:r w:rsidRPr="00457B7B">
              <w:t>.</w:t>
            </w:r>
          </w:p>
          <w:p w14:paraId="76AA3C81" w14:textId="77777777" w:rsidR="00DB2F2D" w:rsidRPr="00457B7B" w:rsidRDefault="00DB2F2D" w:rsidP="00DB2F2D">
            <w:pPr>
              <w:pStyle w:val="ListParagraph"/>
              <w:numPr>
                <w:ilvl w:val="0"/>
                <w:numId w:val="2"/>
              </w:numPr>
            </w:pPr>
            <w:r w:rsidRPr="00457B7B">
              <w:t>Overall, how satisfied are you with your life nowadays? [Visual analogue scale where 0 is "not satisfied at all", and 10 is "completely satisfied"]</w:t>
            </w:r>
          </w:p>
          <w:p w14:paraId="7BE029FB" w14:textId="77777777" w:rsidR="00DB2F2D" w:rsidRPr="00457B7B" w:rsidRDefault="00DB2F2D" w:rsidP="00DB2F2D">
            <w:pPr>
              <w:pStyle w:val="ListParagraph"/>
              <w:numPr>
                <w:ilvl w:val="0"/>
                <w:numId w:val="2"/>
              </w:numPr>
            </w:pPr>
            <w:r w:rsidRPr="00457B7B">
              <w:t>Overall, how happy did you feel yesterday? [Visual analogue scale where 0 is "not at all" and 10 is "completely"]</w:t>
            </w:r>
          </w:p>
        </w:tc>
      </w:tr>
      <w:tr w:rsidR="00DB2F2D" w:rsidRPr="006E37B1" w14:paraId="677BC277" w14:textId="77777777" w:rsidTr="00784EDC">
        <w:trPr>
          <w:trHeight w:val="448"/>
        </w:trPr>
        <w:tc>
          <w:tcPr>
            <w:tcW w:w="2340" w:type="dxa"/>
            <w:shd w:val="clear" w:color="auto" w:fill="auto"/>
            <w:tcMar>
              <w:top w:w="100" w:type="dxa"/>
              <w:left w:w="100" w:type="dxa"/>
              <w:bottom w:w="100" w:type="dxa"/>
              <w:right w:w="100" w:type="dxa"/>
            </w:tcMar>
          </w:tcPr>
          <w:p w14:paraId="54A80907" w14:textId="77777777" w:rsidR="00DB2F2D" w:rsidRPr="00457B7B" w:rsidRDefault="00DB2F2D" w:rsidP="00253FB4">
            <w:r w:rsidRPr="00457B7B">
              <w:lastRenderedPageBreak/>
              <w:t>Physical activity level</w:t>
            </w:r>
          </w:p>
        </w:tc>
        <w:tc>
          <w:tcPr>
            <w:tcW w:w="11608" w:type="dxa"/>
            <w:shd w:val="clear" w:color="auto" w:fill="auto"/>
            <w:tcMar>
              <w:top w:w="100" w:type="dxa"/>
              <w:left w:w="100" w:type="dxa"/>
              <w:bottom w:w="100" w:type="dxa"/>
              <w:right w:w="100" w:type="dxa"/>
            </w:tcMar>
          </w:tcPr>
          <w:p w14:paraId="4D6F24B6" w14:textId="77777777" w:rsidR="00DB2F2D" w:rsidRPr="00457B7B" w:rsidRDefault="00DB2F2D" w:rsidP="00253FB4">
            <w:r w:rsidRPr="00457B7B">
              <w:t>Three measures of physical activity were used:</w:t>
            </w:r>
          </w:p>
          <w:p w14:paraId="37DE47FC" w14:textId="79DAE556" w:rsidR="00784EDC" w:rsidRDefault="0087571B" w:rsidP="00784EDC">
            <w:pPr>
              <w:pStyle w:val="ListParagraph"/>
              <w:numPr>
                <w:ilvl w:val="0"/>
                <w:numId w:val="11"/>
              </w:numPr>
            </w:pPr>
            <w:r>
              <w:t>P</w:t>
            </w:r>
            <w:r w:rsidR="00DB2F2D" w:rsidRPr="00457B7B">
              <w:t xml:space="preserve">hysical activity question asked at </w:t>
            </w:r>
            <w:r w:rsidRPr="0087571B">
              <w:rPr>
                <w:i/>
              </w:rPr>
              <w:t>parkrun</w:t>
            </w:r>
            <w:r w:rsidRPr="00457B7B">
              <w:t xml:space="preserve"> </w:t>
            </w:r>
            <w:bookmarkStart w:id="0" w:name="_GoBack"/>
            <w:bookmarkEnd w:id="0"/>
            <w:r w:rsidR="00DB2F2D" w:rsidRPr="00457B7B">
              <w:t>registration: Over the last 4 weeks, how often have you done at least 30 minutes of moderate exercise (enough to raise your breathing rate)? [less than once per week/about once per week/about twice per week/about three times per week/four or more times per week/rather not say/don’t know]</w:t>
            </w:r>
          </w:p>
          <w:p w14:paraId="3BE04BC9" w14:textId="657C5427" w:rsidR="00DB2F2D" w:rsidRPr="00457B7B" w:rsidRDefault="00DB2F2D" w:rsidP="00784EDC">
            <w:pPr>
              <w:pStyle w:val="ListParagraph"/>
              <w:numPr>
                <w:ilvl w:val="0"/>
                <w:numId w:val="11"/>
              </w:numPr>
            </w:pPr>
            <w:r w:rsidRPr="0087571B">
              <w:rPr>
                <w:lang w:val="fr-FR"/>
              </w:rPr>
              <w:t xml:space="preserve">International Physical Activity Questionnaire (IPAQ) short version </w:t>
            </w:r>
            <w:r w:rsidRPr="00457B7B">
              <w:fldChar w:fldCharType="begin"/>
            </w:r>
            <w:r w:rsidRPr="0087571B">
              <w:rPr>
                <w:lang w:val="fr-FR"/>
              </w:rPr>
              <w:instrText xml:space="preserve"> ADDIN EN.CITE &lt;EndNote&gt;&lt;Cite&gt;&lt;Author&gt;Craig&lt;/Author&gt;&lt;Year&gt;2003&lt;/Year&gt;&lt;RecNum&gt;27&lt;/RecNum&gt;&lt;DisplayText&gt;(Craig et al., 2003)&lt;/DisplayText&gt;&lt;record&gt;&lt;rec-number&gt;27&lt;/rec-number&gt;&lt;foreign-keys&gt;&lt;key app="EN" db-id="f9e952e2t0vtalew0scv95towzsw952d02se" timestamp="1554900527"&gt;27&lt;/key&gt;&lt;/foreign-keys&gt;&lt;ref-type name="Journal Article"&gt;17&lt;/ref-type&gt;&lt;contributors&gt;&lt;authors&gt;&lt;author&gt;Craig, Cora L&lt;/author&gt;&lt;author&gt;Marshall, Alison L&lt;/author&gt;&lt;author&gt;Sjöström, Michael&lt;/author&gt;&lt;author&gt;Bauman, Adrian E&lt;/author&gt;&lt;author&gt;Booth, Michael L&lt;/author&gt;&lt;author&gt;Ainsworth, Barbara E&lt;/author&gt;&lt;author&gt;Pratt, Michael&lt;/author&gt;&lt;author&gt;Ekelund, ULF&lt;/author&gt;&lt;author&gt;Yngve, Agneta&lt;/author&gt;&lt;author&gt;Sallis, James F&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isbn&gt;0195-9131&lt;/isbn&gt;&lt;urls&gt;&lt;/urls&gt;&lt;/record&gt;&lt;/Cite&gt;&lt;/EndNote&gt;</w:instrText>
            </w:r>
            <w:r w:rsidRPr="00457B7B">
              <w:fldChar w:fldCharType="separate"/>
            </w:r>
            <w:r w:rsidRPr="0087571B">
              <w:rPr>
                <w:noProof/>
                <w:lang w:val="fr-FR"/>
              </w:rPr>
              <w:t>(Craig et al., 2003)</w:t>
            </w:r>
            <w:r w:rsidRPr="00457B7B">
              <w:fldChar w:fldCharType="end"/>
            </w:r>
            <w:r w:rsidRPr="0087571B">
              <w:rPr>
                <w:lang w:val="fr-FR"/>
              </w:rPr>
              <w:t xml:space="preserve">. </w:t>
            </w:r>
            <w:r w:rsidRPr="00457B7B">
              <w:t xml:space="preserve">The IPAQ is a validated, subjective measure of physical activity </w:t>
            </w:r>
            <w:r w:rsidRPr="00457B7B">
              <w:fldChar w:fldCharType="begin"/>
            </w:r>
            <w:r w:rsidRPr="00457B7B">
              <w:instrText xml:space="preserve"> ADDIN EN.CITE &lt;EndNote&gt;&lt;Cite&gt;&lt;Author&gt;Lee&lt;/Author&gt;&lt;Year&gt;2011&lt;/Year&gt;&lt;RecNum&gt;29&lt;/RecNum&gt;&lt;DisplayText&gt;(Lee, Macfarlane, Lam, &amp;amp; Stewart, 2011)&lt;/DisplayText&gt;&lt;record&gt;&lt;rec-number&gt;29&lt;/rec-number&gt;&lt;foreign-keys&gt;&lt;key app="EN" db-id="f9e952e2t0vtalew0scv95towzsw952d02se" timestamp="1554900617"&gt;29&lt;/key&gt;&lt;/foreign-keys&gt;&lt;ref-type name="Journal Article"&gt;17&lt;/ref-type&gt;&lt;contributors&gt;&lt;authors&gt;&lt;author&gt;Lee, Paul H&lt;/author&gt;&lt;author&gt;Macfarlane, Duncan J&lt;/author&gt;&lt;author&gt;Lam, TH&lt;/author&gt;&lt;author&gt;Stewart, Sunita M&lt;/author&gt;&lt;/authors&gt;&lt;/contributors&gt;&lt;titles&gt;&lt;title&gt;Validity of the international physical activity questionnaire short form (IPAQ-SF): A systematic review&lt;/title&gt;&lt;secondary-title&gt;International Journal of Behavioral Nutrition and Physical Activity&lt;/secondary-title&gt;&lt;/titles&gt;&lt;periodical&gt;&lt;full-title&gt;International Journal of Behavioral Nutrition and Physical Activity&lt;/full-title&gt;&lt;/periodical&gt;&lt;pages&gt;115&lt;/pages&gt;&lt;volume&gt;8&lt;/volume&gt;&lt;number&gt;1&lt;/number&gt;&lt;dates&gt;&lt;year&gt;2011&lt;/year&gt;&lt;/dates&gt;&lt;isbn&gt;1479-5868&lt;/isbn&gt;&lt;urls&gt;&lt;/urls&gt;&lt;/record&gt;&lt;/Cite&gt;&lt;/EndNote&gt;</w:instrText>
            </w:r>
            <w:r w:rsidRPr="00457B7B">
              <w:fldChar w:fldCharType="separate"/>
            </w:r>
            <w:r w:rsidRPr="00457B7B">
              <w:rPr>
                <w:noProof/>
              </w:rPr>
              <w:t>(Lee, Macfarlane, Lam, &amp; Stewart, 2011)</w:t>
            </w:r>
            <w:r w:rsidRPr="00457B7B">
              <w:fldChar w:fldCharType="end"/>
            </w:r>
            <w:r w:rsidRPr="00457B7B">
              <w:t xml:space="preserve">. Respondents answer 7 questions on the frequency, intensity (moderate, vigorous, walking, sitting) and duration of physical activity participation over the past 7 days.  </w:t>
            </w:r>
          </w:p>
          <w:p w14:paraId="26C8268D" w14:textId="56E725CF" w:rsidR="00DB2F2D" w:rsidRPr="00457B7B" w:rsidRDefault="00DB2F2D" w:rsidP="00784EDC">
            <w:pPr>
              <w:pStyle w:val="ListParagraph"/>
              <w:numPr>
                <w:ilvl w:val="0"/>
                <w:numId w:val="11"/>
              </w:numPr>
            </w:pPr>
            <w:r w:rsidRPr="00457B7B">
              <w:fldChar w:fldCharType="begin"/>
            </w:r>
            <w:r w:rsidRPr="00457B7B">
              <w:instrText xml:space="preserve"> ADDIN EN.CITE &lt;EndNote&gt;&lt;Cite AuthorYear="1"&gt;&lt;Author&gt;Milton&lt;/Author&gt;&lt;Year&gt;2011&lt;/Year&gt;&lt;RecNum&gt;28&lt;/RecNum&gt;&lt;DisplayText&gt;Milton, Bull, and Bauman (2011)&lt;/DisplayText&gt;&lt;record&gt;&lt;rec-number&gt;28&lt;/rec-number&gt;&lt;foreign-keys&gt;&lt;key app="EN" db-id="f9e952e2t0vtalew0scv95towzsw952d02se" timestamp="1554900574"&gt;28&lt;/key&gt;&lt;/foreign-keys&gt;&lt;ref-type name="Journal Article"&gt;17&lt;/ref-type&gt;&lt;contributors&gt;&lt;authors&gt;&lt;author&gt;Milton, K&lt;/author&gt;&lt;author&gt;Bull, FC&lt;/author&gt;&lt;author&gt;Bauman, A&lt;/author&gt;&lt;/authors&gt;&lt;/contributors&gt;&lt;titles&gt;&lt;title&gt;Reliability and validity testing of a single-item physical activity measure&lt;/title&gt;&lt;secondary-title&gt;British journal of sports medicine&lt;/secondary-title&gt;&lt;/titles&gt;&lt;periodical&gt;&lt;full-title&gt;British Journal of Sports Medicine&lt;/full-title&gt;&lt;/periodical&gt;&lt;pages&gt;203-208&lt;/pages&gt;&lt;volume&gt;45&lt;/volume&gt;&lt;number&gt;3&lt;/number&gt;&lt;dates&gt;&lt;year&gt;2011&lt;/year&gt;&lt;/dates&gt;&lt;isbn&gt;0306-3674&lt;/isbn&gt;&lt;urls&gt;&lt;/urls&gt;&lt;/record&gt;&lt;/Cite&gt;&lt;/EndNote&gt;</w:instrText>
            </w:r>
            <w:r w:rsidRPr="00457B7B">
              <w:fldChar w:fldCharType="separate"/>
            </w:r>
            <w:r w:rsidRPr="00457B7B">
              <w:rPr>
                <w:noProof/>
              </w:rPr>
              <w:t>Milton, Bull, and Bauman (2011)</w:t>
            </w:r>
            <w:r w:rsidRPr="00457B7B">
              <w:fldChar w:fldCharType="end"/>
            </w:r>
            <w:r w:rsidRPr="00457B7B">
              <w:t xml:space="preserve"> single-item physical activity measure: In the past week, on how many days have you done a total of 30 minutes or more of physical activity, which was enough to raise your breathing rate. This may include sport, exercise, and brisk walking or cycling for recreation or to get to and from places, but should not include housework or physical activity that may be part of your job.</w:t>
            </w:r>
            <w:r w:rsidR="00784EDC">
              <w:t xml:space="preserve"> </w:t>
            </w:r>
            <w:r w:rsidRPr="00457B7B">
              <w:t>[0 days /1 days/2 days/3 days/4 days/5 days/6 days/7 days]</w:t>
            </w:r>
          </w:p>
        </w:tc>
      </w:tr>
      <w:tr w:rsidR="00DB2F2D" w:rsidRPr="006E37B1" w14:paraId="6855D90C" w14:textId="77777777" w:rsidTr="00784EDC">
        <w:tc>
          <w:tcPr>
            <w:tcW w:w="2340" w:type="dxa"/>
            <w:shd w:val="clear" w:color="auto" w:fill="auto"/>
            <w:tcMar>
              <w:top w:w="100" w:type="dxa"/>
              <w:left w:w="100" w:type="dxa"/>
              <w:bottom w:w="100" w:type="dxa"/>
              <w:right w:w="100" w:type="dxa"/>
            </w:tcMar>
          </w:tcPr>
          <w:p w14:paraId="11E047DE" w14:textId="6220B0CA" w:rsidR="00DB2F2D" w:rsidRPr="00457B7B" w:rsidRDefault="00DB2F2D" w:rsidP="00253FB4">
            <w:r w:rsidRPr="00457B7B">
              <w:t xml:space="preserve">Motives for participation in </w:t>
            </w:r>
            <w:r w:rsidR="0087571B" w:rsidRPr="0087571B">
              <w:rPr>
                <w:i/>
              </w:rPr>
              <w:t>parkrun</w:t>
            </w:r>
          </w:p>
        </w:tc>
        <w:tc>
          <w:tcPr>
            <w:tcW w:w="11608" w:type="dxa"/>
            <w:shd w:val="clear" w:color="auto" w:fill="auto"/>
            <w:tcMar>
              <w:top w:w="100" w:type="dxa"/>
              <w:left w:w="100" w:type="dxa"/>
              <w:bottom w:w="100" w:type="dxa"/>
              <w:right w:w="100" w:type="dxa"/>
            </w:tcMar>
          </w:tcPr>
          <w:p w14:paraId="6431D40E" w14:textId="5E78096E" w:rsidR="00DB2F2D" w:rsidRPr="00457B7B" w:rsidRDefault="00DB2F2D" w:rsidP="00DB2F2D">
            <w:pPr>
              <w:pStyle w:val="ListParagraph"/>
              <w:numPr>
                <w:ilvl w:val="0"/>
                <w:numId w:val="9"/>
              </w:numPr>
            </w:pPr>
            <w:r w:rsidRPr="00457B7B">
              <w:t xml:space="preserve">What motivated you to first participate at </w:t>
            </w:r>
            <w:r w:rsidR="0087571B" w:rsidRPr="0087571B">
              <w:rPr>
                <w:i/>
              </w:rPr>
              <w:t>parkrun</w:t>
            </w:r>
            <w:r w:rsidRPr="00D96E97">
              <w:rPr>
                <w:i/>
              </w:rPr>
              <w:t xml:space="preserve"> </w:t>
            </w:r>
            <w:r w:rsidRPr="00457B7B">
              <w:t>as a runner or walker? [respondents were asked to select a maximum of three answers out of a possible 21 motives]</w:t>
            </w:r>
          </w:p>
          <w:p w14:paraId="66A11711" w14:textId="519A790A" w:rsidR="00DB2F2D" w:rsidRPr="00457B7B" w:rsidRDefault="00DB2F2D" w:rsidP="00DB2F2D">
            <w:pPr>
              <w:pStyle w:val="ListParagraph"/>
              <w:numPr>
                <w:ilvl w:val="0"/>
                <w:numId w:val="9"/>
              </w:numPr>
            </w:pPr>
            <w:r w:rsidRPr="00457B7B">
              <w:t xml:space="preserve">What motivated you to first volunteer at </w:t>
            </w:r>
            <w:r w:rsidR="0087571B" w:rsidRPr="0087571B">
              <w:rPr>
                <w:i/>
              </w:rPr>
              <w:t>parkrun</w:t>
            </w:r>
            <w:r w:rsidRPr="00457B7B">
              <w:t>? [respondents were asked to select a maximum of three answers out of a possible 27 motives]</w:t>
            </w:r>
          </w:p>
          <w:p w14:paraId="4CFEDC4A" w14:textId="77777777" w:rsidR="00DB2F2D" w:rsidRPr="00457B7B" w:rsidRDefault="00DB2F2D" w:rsidP="00253FB4">
            <w:r w:rsidRPr="00457B7B">
              <w:t>The answer choices were displayed in randomised order to help reduce response bias. The final choice was “other” and respondents were asked to specify their motive.</w:t>
            </w:r>
          </w:p>
        </w:tc>
      </w:tr>
      <w:tr w:rsidR="00DB2F2D" w:rsidRPr="006E37B1" w14:paraId="261C5A03" w14:textId="77777777" w:rsidTr="00784EDC">
        <w:tc>
          <w:tcPr>
            <w:tcW w:w="2340" w:type="dxa"/>
            <w:shd w:val="clear" w:color="auto" w:fill="auto"/>
            <w:tcMar>
              <w:top w:w="100" w:type="dxa"/>
              <w:left w:w="100" w:type="dxa"/>
              <w:bottom w:w="100" w:type="dxa"/>
              <w:right w:w="100" w:type="dxa"/>
            </w:tcMar>
          </w:tcPr>
          <w:p w14:paraId="40749D37" w14:textId="77777777" w:rsidR="00DB2F2D" w:rsidRPr="00457B7B" w:rsidRDefault="00DB2F2D" w:rsidP="00253FB4">
            <w:r w:rsidRPr="00457B7B">
              <w:t>Health status</w:t>
            </w:r>
          </w:p>
        </w:tc>
        <w:tc>
          <w:tcPr>
            <w:tcW w:w="11608" w:type="dxa"/>
            <w:shd w:val="clear" w:color="auto" w:fill="auto"/>
            <w:tcMar>
              <w:top w:w="100" w:type="dxa"/>
              <w:left w:w="100" w:type="dxa"/>
              <w:bottom w:w="100" w:type="dxa"/>
              <w:right w:w="100" w:type="dxa"/>
            </w:tcMar>
          </w:tcPr>
          <w:p w14:paraId="54C02A7C" w14:textId="77777777" w:rsidR="00DB2F2D" w:rsidRPr="00457B7B" w:rsidRDefault="00DB2F2D" w:rsidP="00DB2F2D">
            <w:pPr>
              <w:pStyle w:val="ListParagraph"/>
              <w:numPr>
                <w:ilvl w:val="0"/>
                <w:numId w:val="7"/>
              </w:numPr>
            </w:pPr>
            <w:r w:rsidRPr="00457B7B">
              <w:t xml:space="preserve">EQ-5D-5L </w:t>
            </w:r>
            <w:r w:rsidRPr="00457B7B">
              <w:fldChar w:fldCharType="begin"/>
            </w:r>
            <w:r w:rsidRPr="00457B7B">
              <w:instrText xml:space="preserve"> ADDIN EN.CITE &lt;EndNote&gt;&lt;Cite&gt;&lt;Author&gt;Brooks&lt;/Author&gt;&lt;Year&gt;1996&lt;/Year&gt;&lt;RecNum&gt;24&lt;/RecNum&gt;&lt;DisplayText&gt;(Brooks &amp;amp; Group, 1996)&lt;/DisplayText&gt;&lt;record&gt;&lt;rec-number&gt;24&lt;/rec-number&gt;&lt;foreign-keys&gt;&lt;key app="EN" db-id="f9e952e2t0vtalew0scv95towzsw952d02se" timestamp="1554897973"&gt;24&lt;/key&gt;&lt;/foreign-keys&gt;&lt;ref-type name="Journal Article"&gt;17&lt;/ref-type&gt;&lt;contributors&gt;&lt;authors&gt;&lt;author&gt;Brooks, Richard&lt;/author&gt;&lt;author&gt;Group, EuroQol&lt;/author&gt;&lt;/authors&gt;&lt;/contributors&gt;&lt;titles&gt;&lt;title&gt;EuroQol: the current state of play&lt;/title&gt;&lt;secondary-title&gt;Health policy&lt;/secondary-title&gt;&lt;/titles&gt;&lt;periodical&gt;&lt;full-title&gt;Health policy&lt;/full-title&gt;&lt;/periodical&gt;&lt;pages&gt;53-72&lt;/pages&gt;&lt;volume&gt;37&lt;/volume&gt;&lt;number&gt;1&lt;/number&gt;&lt;dates&gt;&lt;year&gt;1996&lt;/year&gt;&lt;/dates&gt;&lt;isbn&gt;0168-8510&lt;/isbn&gt;&lt;urls&gt;&lt;/urls&gt;&lt;/record&gt;&lt;/Cite&gt;&lt;/EndNote&gt;</w:instrText>
            </w:r>
            <w:r w:rsidRPr="00457B7B">
              <w:fldChar w:fldCharType="separate"/>
            </w:r>
            <w:r w:rsidRPr="00457B7B">
              <w:rPr>
                <w:noProof/>
              </w:rPr>
              <w:t>(Brooks &amp; Group, 1996)</w:t>
            </w:r>
            <w:r w:rsidRPr="00457B7B">
              <w:fldChar w:fldCharType="end"/>
            </w:r>
            <w:r w:rsidRPr="00457B7B">
              <w:t xml:space="preserve"> characterises health on five dimensions (mobility, self-care, ability to undertake usual activities, pain, anxiety/depression) [five levels: no problems, slight problems, moderate problems, severe problems, extreme problems]. </w:t>
            </w:r>
          </w:p>
          <w:p w14:paraId="6B2AB947" w14:textId="24AE6431" w:rsidR="00DB2F2D" w:rsidRPr="00457B7B" w:rsidRDefault="0000053D" w:rsidP="00DB2F2D">
            <w:pPr>
              <w:pStyle w:val="ListParagraph"/>
              <w:numPr>
                <w:ilvl w:val="0"/>
                <w:numId w:val="7"/>
              </w:numPr>
            </w:pPr>
            <w:r>
              <w:lastRenderedPageBreak/>
              <w:t>EQ-5D-5L visual analogue</w:t>
            </w:r>
            <w:r w:rsidR="00DB2F2D" w:rsidRPr="00457B7B">
              <w:t xml:space="preserve"> scale (VAS) asked respondents to rate their health today on a scale of 0-100, where 0 is the “worst health you can imagine” and 100 is the “best health you can imagine”. Permission was granted by EuroQol Research Foundation for its use.  </w:t>
            </w:r>
          </w:p>
          <w:p w14:paraId="6112B7A7" w14:textId="77777777" w:rsidR="00DB2F2D" w:rsidRPr="00457B7B" w:rsidRDefault="00DB2F2D" w:rsidP="00DB2F2D">
            <w:pPr>
              <w:pStyle w:val="ListParagraph"/>
              <w:numPr>
                <w:ilvl w:val="0"/>
                <w:numId w:val="7"/>
              </w:numPr>
            </w:pPr>
            <w:r w:rsidRPr="00457B7B">
              <w:t>In the last 12 months, how many days work have you lost to sickness? (if applicable)</w:t>
            </w:r>
          </w:p>
        </w:tc>
      </w:tr>
      <w:tr w:rsidR="00DB2F2D" w:rsidRPr="006E37B1" w14:paraId="02FB7E74" w14:textId="77777777" w:rsidTr="00784EDC">
        <w:tc>
          <w:tcPr>
            <w:tcW w:w="2340" w:type="dxa"/>
            <w:shd w:val="clear" w:color="auto" w:fill="auto"/>
            <w:tcMar>
              <w:top w:w="100" w:type="dxa"/>
              <w:left w:w="100" w:type="dxa"/>
              <w:bottom w:w="100" w:type="dxa"/>
              <w:right w:w="100" w:type="dxa"/>
            </w:tcMar>
          </w:tcPr>
          <w:p w14:paraId="28B5DE7D" w14:textId="77777777" w:rsidR="00DB2F2D" w:rsidRPr="00457B7B" w:rsidRDefault="00DB2F2D" w:rsidP="00253FB4">
            <w:r w:rsidRPr="00457B7B">
              <w:lastRenderedPageBreak/>
              <w:t>Healthcare usage</w:t>
            </w:r>
          </w:p>
        </w:tc>
        <w:tc>
          <w:tcPr>
            <w:tcW w:w="11608" w:type="dxa"/>
            <w:shd w:val="clear" w:color="auto" w:fill="auto"/>
            <w:tcMar>
              <w:top w:w="100" w:type="dxa"/>
              <w:left w:w="100" w:type="dxa"/>
              <w:bottom w:w="100" w:type="dxa"/>
              <w:right w:w="100" w:type="dxa"/>
            </w:tcMar>
          </w:tcPr>
          <w:p w14:paraId="7E685115" w14:textId="0A6D0AC4" w:rsidR="00DB2F2D" w:rsidRPr="00457B7B" w:rsidRDefault="00DB2F2D" w:rsidP="00253FB4">
            <w:pPr>
              <w:pStyle w:val="ListParagraph"/>
              <w:numPr>
                <w:ilvl w:val="0"/>
                <w:numId w:val="4"/>
              </w:numPr>
            </w:pPr>
            <w:r w:rsidRPr="00457B7B">
              <w:t>How many times in the last 12 months have you: i) been in contact with your GP</w:t>
            </w:r>
            <w:r w:rsidR="00784EDC">
              <w:t>? ii) Had contact with any (NHS</w:t>
            </w:r>
            <w:r w:rsidRPr="00457B7B">
              <w:t>) medical specialists, other than your GP?, iii) Had contact with any medical specialist outside of the (NHS*), iv) Been admitted to hospital, v) Been to A&amp;E, and vi) Been an inpatient (the number days you have stayed in hospital while having treatment)</w:t>
            </w:r>
          </w:p>
        </w:tc>
      </w:tr>
      <w:tr w:rsidR="00DB2F2D" w:rsidRPr="006E37B1" w14:paraId="5E8DCB7E" w14:textId="77777777" w:rsidTr="00784EDC">
        <w:trPr>
          <w:trHeight w:val="600"/>
        </w:trPr>
        <w:tc>
          <w:tcPr>
            <w:tcW w:w="2340" w:type="dxa"/>
            <w:shd w:val="clear" w:color="auto" w:fill="auto"/>
            <w:tcMar>
              <w:top w:w="100" w:type="dxa"/>
              <w:left w:w="100" w:type="dxa"/>
              <w:bottom w:w="100" w:type="dxa"/>
              <w:right w:w="100" w:type="dxa"/>
            </w:tcMar>
          </w:tcPr>
          <w:p w14:paraId="052EEA4E" w14:textId="77777777" w:rsidR="00DB2F2D" w:rsidRPr="00457B7B" w:rsidRDefault="00DB2F2D" w:rsidP="00253FB4">
            <w:r w:rsidRPr="00457B7B">
              <w:t>Mental wellbeing</w:t>
            </w:r>
          </w:p>
        </w:tc>
        <w:tc>
          <w:tcPr>
            <w:tcW w:w="11608" w:type="dxa"/>
            <w:shd w:val="clear" w:color="auto" w:fill="auto"/>
            <w:tcMar>
              <w:top w:w="100" w:type="dxa"/>
              <w:left w:w="100" w:type="dxa"/>
              <w:bottom w:w="100" w:type="dxa"/>
              <w:right w:w="100" w:type="dxa"/>
            </w:tcMar>
          </w:tcPr>
          <w:p w14:paraId="73DF74B9" w14:textId="77777777" w:rsidR="00DB2F2D" w:rsidRPr="00457B7B" w:rsidRDefault="00DB2F2D" w:rsidP="00DB2F2D">
            <w:pPr>
              <w:pStyle w:val="ListParagraph"/>
              <w:numPr>
                <w:ilvl w:val="0"/>
                <w:numId w:val="8"/>
              </w:numPr>
            </w:pPr>
            <w:r w:rsidRPr="00457B7B">
              <w:t xml:space="preserve">The Short Warwick-Edinburgh Mental Well-being scale (SWEMWBS) </w:t>
            </w:r>
            <w:r w:rsidRPr="00457B7B">
              <w:fldChar w:fldCharType="begin"/>
            </w:r>
            <w:r w:rsidRPr="00457B7B">
              <w:instrText xml:space="preserve"> ADDIN EN.CITE &lt;EndNote&gt;&lt;Cite&gt;&lt;Author&gt;Tennant&lt;/Author&gt;&lt;Year&gt;2007&lt;/Year&gt;&lt;RecNum&gt;25&lt;/RecNum&gt;&lt;DisplayText&gt;(Tennant et al., 2007)&lt;/DisplayText&gt;&lt;record&gt;&lt;rec-number&gt;25&lt;/rec-number&gt;&lt;foreign-keys&gt;&lt;key app="EN" db-id="f9e952e2t0vtalew0scv95towzsw952d02se" timestamp="1554898058"&gt;25&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63&lt;/pages&gt;&lt;volume&gt;5&lt;/volume&gt;&lt;number&gt;1&lt;/number&gt;&lt;dates&gt;&lt;year&gt;2007&lt;/year&gt;&lt;/dates&gt;&lt;isbn&gt;1477-7525&lt;/isbn&gt;&lt;urls&gt;&lt;/urls&gt;&lt;/record&gt;&lt;/Cite&gt;&lt;/EndNote&gt;</w:instrText>
            </w:r>
            <w:r w:rsidRPr="00457B7B">
              <w:fldChar w:fldCharType="separate"/>
            </w:r>
            <w:r w:rsidRPr="00457B7B">
              <w:rPr>
                <w:noProof/>
              </w:rPr>
              <w:t>(Tennant et al., 2007)</w:t>
            </w:r>
            <w:r w:rsidRPr="00457B7B">
              <w:fldChar w:fldCharType="end"/>
            </w:r>
            <w:r w:rsidRPr="00457B7B">
              <w:t>. Experience of; feeling optimistic, feeling useful, feeling relaxed, dealing with problems well, thinking clearly, feeling close to people, able to make up my own mind about things [none of time/rarely/some of the time/often/all of the time]</w:t>
            </w:r>
          </w:p>
        </w:tc>
      </w:tr>
      <w:tr w:rsidR="00DB2F2D" w:rsidRPr="006E37B1" w14:paraId="6682F236" w14:textId="77777777" w:rsidTr="00784EDC">
        <w:tc>
          <w:tcPr>
            <w:tcW w:w="2340" w:type="dxa"/>
            <w:shd w:val="clear" w:color="auto" w:fill="auto"/>
            <w:tcMar>
              <w:top w:w="100" w:type="dxa"/>
              <w:left w:w="100" w:type="dxa"/>
              <w:bottom w:w="100" w:type="dxa"/>
              <w:right w:w="100" w:type="dxa"/>
            </w:tcMar>
          </w:tcPr>
          <w:p w14:paraId="00C479DE" w14:textId="7784EE78" w:rsidR="00DB2F2D" w:rsidRPr="00457B7B" w:rsidRDefault="00DB2F2D" w:rsidP="00253FB4">
            <w:r w:rsidRPr="00457B7B">
              <w:t xml:space="preserve">Perceived impact of </w:t>
            </w:r>
            <w:r w:rsidR="0087571B" w:rsidRPr="0087571B">
              <w:rPr>
                <w:i/>
              </w:rPr>
              <w:t>parkrun</w:t>
            </w:r>
          </w:p>
        </w:tc>
        <w:tc>
          <w:tcPr>
            <w:tcW w:w="11608" w:type="dxa"/>
            <w:shd w:val="clear" w:color="auto" w:fill="auto"/>
            <w:tcMar>
              <w:top w:w="100" w:type="dxa"/>
              <w:left w:w="100" w:type="dxa"/>
              <w:bottom w:w="100" w:type="dxa"/>
              <w:right w:w="100" w:type="dxa"/>
            </w:tcMar>
          </w:tcPr>
          <w:p w14:paraId="0C83EC01" w14:textId="2626C345" w:rsidR="00DB2F2D" w:rsidRPr="00457B7B" w:rsidRDefault="00DB2F2D" w:rsidP="00DB2F2D">
            <w:pPr>
              <w:pStyle w:val="ListParagraph"/>
              <w:numPr>
                <w:ilvl w:val="0"/>
                <w:numId w:val="10"/>
              </w:numPr>
            </w:pPr>
            <w:r w:rsidRPr="00457B7B">
              <w:t xml:space="preserve">Thinking about the impact of </w:t>
            </w:r>
            <w:r w:rsidR="0087571B" w:rsidRPr="0087571B">
              <w:rPr>
                <w:i/>
              </w:rPr>
              <w:t>parkrun</w:t>
            </w:r>
            <w:r w:rsidRPr="00D96E97">
              <w:rPr>
                <w:i/>
              </w:rPr>
              <w:t xml:space="preserve"> </w:t>
            </w:r>
            <w:r w:rsidRPr="00457B7B">
              <w:t xml:space="preserve">on your health and wellbeing, to what extent has running or walking at </w:t>
            </w:r>
            <w:r w:rsidR="0087571B" w:rsidRPr="0087571B">
              <w:rPr>
                <w:i/>
              </w:rPr>
              <w:t>parkrun</w:t>
            </w:r>
            <w:r w:rsidRPr="00D96E97">
              <w:rPr>
                <w:i/>
              </w:rPr>
              <w:t xml:space="preserve"> </w:t>
            </w:r>
            <w:r w:rsidR="009376D5">
              <w:t>changed: [list of 15</w:t>
            </w:r>
            <w:r w:rsidRPr="00457B7B">
              <w:t xml:space="preserve"> impacts: much worse/worse/no impact/better/much better]</w:t>
            </w:r>
          </w:p>
          <w:p w14:paraId="3C01983D" w14:textId="27184A07" w:rsidR="00DB2F2D" w:rsidRPr="00457B7B" w:rsidRDefault="00DB2F2D" w:rsidP="00DB2F2D">
            <w:pPr>
              <w:pStyle w:val="ListParagraph"/>
              <w:numPr>
                <w:ilvl w:val="0"/>
                <w:numId w:val="10"/>
              </w:numPr>
            </w:pPr>
            <w:r w:rsidRPr="00457B7B">
              <w:t xml:space="preserve">Thinking about the impact of </w:t>
            </w:r>
            <w:r w:rsidR="0087571B" w:rsidRPr="0087571B">
              <w:rPr>
                <w:i/>
              </w:rPr>
              <w:t>parkrun</w:t>
            </w:r>
            <w:r w:rsidRPr="00D96E97">
              <w:rPr>
                <w:i/>
              </w:rPr>
              <w:t xml:space="preserve"> </w:t>
            </w:r>
            <w:r w:rsidRPr="00457B7B">
              <w:t xml:space="preserve">on your health and wellbeing, to what extent has volunteering at </w:t>
            </w:r>
            <w:r w:rsidR="0087571B" w:rsidRPr="0087571B">
              <w:rPr>
                <w:i/>
              </w:rPr>
              <w:t>parkrun</w:t>
            </w:r>
            <w:r w:rsidRPr="00D96E97">
              <w:rPr>
                <w:i/>
              </w:rPr>
              <w:t xml:space="preserve"> </w:t>
            </w:r>
            <w:r w:rsidRPr="00457B7B">
              <w:t xml:space="preserve">changed: [list of 18 impacts: much worse/worse/no impact/better/much better] </w:t>
            </w:r>
          </w:p>
          <w:p w14:paraId="243A3224" w14:textId="54485D0F" w:rsidR="00DB2F2D" w:rsidRPr="00457B7B" w:rsidRDefault="00DB2F2D" w:rsidP="00DB2F2D">
            <w:pPr>
              <w:pStyle w:val="ListParagraph"/>
              <w:numPr>
                <w:ilvl w:val="0"/>
                <w:numId w:val="10"/>
              </w:numPr>
            </w:pPr>
            <w:r w:rsidRPr="00457B7B">
              <w:t xml:space="preserve">To what extent has running or walking at </w:t>
            </w:r>
            <w:r w:rsidR="0087571B" w:rsidRPr="0087571B">
              <w:rPr>
                <w:i/>
              </w:rPr>
              <w:t>parkrun</w:t>
            </w:r>
            <w:r w:rsidRPr="00D96E97">
              <w:rPr>
                <w:i/>
              </w:rPr>
              <w:t xml:space="preserve"> </w:t>
            </w:r>
            <w:r w:rsidRPr="00457B7B">
              <w:t>changed your ability to manage your health condition, disability or illness? [much worse/worse/no impact/better/much better]</w:t>
            </w:r>
          </w:p>
          <w:p w14:paraId="67A2664B" w14:textId="2C33C67E" w:rsidR="00DB2F2D" w:rsidRPr="00457B7B" w:rsidRDefault="00DB2F2D" w:rsidP="00DB2F2D">
            <w:pPr>
              <w:pStyle w:val="ListParagraph"/>
              <w:numPr>
                <w:ilvl w:val="0"/>
                <w:numId w:val="10"/>
              </w:numPr>
            </w:pPr>
            <w:r w:rsidRPr="00457B7B">
              <w:t xml:space="preserve">To what extent has volunteering at </w:t>
            </w:r>
            <w:r w:rsidR="0087571B" w:rsidRPr="0087571B">
              <w:rPr>
                <w:i/>
              </w:rPr>
              <w:t>parkrun</w:t>
            </w:r>
            <w:r w:rsidRPr="00D96E97">
              <w:rPr>
                <w:i/>
              </w:rPr>
              <w:t xml:space="preserve"> </w:t>
            </w:r>
            <w:r w:rsidRPr="00457B7B">
              <w:t>changed your ability to manage your health condition, disability or illness? [much worse/worse/no impact/better/much better]</w:t>
            </w:r>
          </w:p>
          <w:p w14:paraId="5C3B3591" w14:textId="77777777" w:rsidR="00DB2F2D" w:rsidRPr="00457B7B" w:rsidRDefault="00DB2F2D" w:rsidP="00253FB4">
            <w:r w:rsidRPr="00457B7B">
              <w:lastRenderedPageBreak/>
              <w:t>The answer choices were displayed in randomised order to help reduce response bias. The final choice was “other” and respondents were asked to specify any other impact they have experienced.</w:t>
            </w:r>
          </w:p>
        </w:tc>
      </w:tr>
      <w:tr w:rsidR="00DB2F2D" w:rsidRPr="006E37B1" w14:paraId="4DFEA960" w14:textId="77777777" w:rsidTr="00784EDC">
        <w:tc>
          <w:tcPr>
            <w:tcW w:w="2340" w:type="dxa"/>
            <w:shd w:val="clear" w:color="auto" w:fill="auto"/>
            <w:tcMar>
              <w:top w:w="100" w:type="dxa"/>
              <w:left w:w="100" w:type="dxa"/>
              <w:bottom w:w="100" w:type="dxa"/>
              <w:right w:w="100" w:type="dxa"/>
            </w:tcMar>
          </w:tcPr>
          <w:p w14:paraId="4892E918" w14:textId="77777777" w:rsidR="00DB2F2D" w:rsidRPr="00457B7B" w:rsidRDefault="00DB2F2D" w:rsidP="00253FB4">
            <w:r w:rsidRPr="00457B7B">
              <w:lastRenderedPageBreak/>
              <w:t>Social interactions and relationships</w:t>
            </w:r>
          </w:p>
        </w:tc>
        <w:tc>
          <w:tcPr>
            <w:tcW w:w="11608" w:type="dxa"/>
            <w:shd w:val="clear" w:color="auto" w:fill="auto"/>
            <w:tcMar>
              <w:top w:w="100" w:type="dxa"/>
              <w:left w:w="100" w:type="dxa"/>
              <w:bottom w:w="100" w:type="dxa"/>
              <w:right w:w="100" w:type="dxa"/>
            </w:tcMar>
          </w:tcPr>
          <w:p w14:paraId="470511A3" w14:textId="34D0D26A" w:rsidR="00DB2F2D" w:rsidRPr="00457B7B" w:rsidRDefault="00DB2F2D" w:rsidP="00DB2F2D">
            <w:pPr>
              <w:pStyle w:val="ListParagraph"/>
              <w:numPr>
                <w:ilvl w:val="0"/>
                <w:numId w:val="1"/>
              </w:numPr>
            </w:pPr>
            <w:r w:rsidRPr="00457B7B">
              <w:t xml:space="preserve">Who do you usually interact with at </w:t>
            </w:r>
            <w:r w:rsidR="0087571B" w:rsidRPr="0087571B">
              <w:rPr>
                <w:i/>
              </w:rPr>
              <w:t>parkrun</w:t>
            </w:r>
            <w:r w:rsidRPr="00457B7B">
              <w:t xml:space="preserve">? i.e., those you attend and communicate with at </w:t>
            </w:r>
            <w:r w:rsidR="0087571B" w:rsidRPr="0087571B">
              <w:rPr>
                <w:i/>
              </w:rPr>
              <w:t>parkrun</w:t>
            </w:r>
            <w:r w:rsidRPr="00457B7B">
              <w:t xml:space="preserve"> [list of 11 options].</w:t>
            </w:r>
          </w:p>
          <w:p w14:paraId="288284D7" w14:textId="07A56AB3" w:rsidR="00DB2F2D" w:rsidRPr="00457B7B" w:rsidRDefault="00DB2F2D" w:rsidP="00DB2F2D">
            <w:pPr>
              <w:pStyle w:val="ListParagraph"/>
              <w:numPr>
                <w:ilvl w:val="0"/>
                <w:numId w:val="1"/>
              </w:numPr>
            </w:pPr>
            <w:r w:rsidRPr="00457B7B">
              <w:t xml:space="preserve">In terms of relationships, what opportunities has </w:t>
            </w:r>
            <w:r w:rsidR="0087571B" w:rsidRPr="0087571B">
              <w:rPr>
                <w:i/>
              </w:rPr>
              <w:t>parkrun</w:t>
            </w:r>
            <w:r w:rsidRPr="00D96E97">
              <w:rPr>
                <w:i/>
              </w:rPr>
              <w:t xml:space="preserve"> </w:t>
            </w:r>
            <w:r w:rsidRPr="00457B7B">
              <w:t>opened up for you? [list of 9 options].</w:t>
            </w:r>
          </w:p>
          <w:p w14:paraId="322EF1CA" w14:textId="0D84C2E6" w:rsidR="00DB2F2D" w:rsidRPr="00457B7B" w:rsidRDefault="00DB2F2D" w:rsidP="00253FB4">
            <w:r w:rsidRPr="00457B7B">
              <w:t xml:space="preserve">The answer choices were displayed in randomised order to help reduce response bias. The final choice for both questions was “other” and respondents were asked to specify the other people they usually interact with at </w:t>
            </w:r>
            <w:r w:rsidR="0087571B" w:rsidRPr="0087571B">
              <w:rPr>
                <w:i/>
              </w:rPr>
              <w:t>parkrun</w:t>
            </w:r>
            <w:r w:rsidRPr="00457B7B">
              <w:t>.</w:t>
            </w:r>
          </w:p>
        </w:tc>
      </w:tr>
      <w:tr w:rsidR="00DB2F2D" w:rsidRPr="006E37B1" w14:paraId="745A3901" w14:textId="77777777" w:rsidTr="00784EDC">
        <w:tc>
          <w:tcPr>
            <w:tcW w:w="2340" w:type="dxa"/>
            <w:shd w:val="clear" w:color="auto" w:fill="auto"/>
            <w:tcMar>
              <w:top w:w="100" w:type="dxa"/>
              <w:left w:w="100" w:type="dxa"/>
              <w:bottom w:w="100" w:type="dxa"/>
              <w:right w:w="100" w:type="dxa"/>
            </w:tcMar>
          </w:tcPr>
          <w:p w14:paraId="3DB49D4B" w14:textId="77777777" w:rsidR="00DB2F2D" w:rsidRPr="00457B7B" w:rsidRDefault="00DB2F2D" w:rsidP="00253FB4">
            <w:r w:rsidRPr="00457B7B">
              <w:t>Open text</w:t>
            </w:r>
          </w:p>
        </w:tc>
        <w:tc>
          <w:tcPr>
            <w:tcW w:w="11608" w:type="dxa"/>
            <w:shd w:val="clear" w:color="auto" w:fill="auto"/>
            <w:tcMar>
              <w:top w:w="100" w:type="dxa"/>
              <w:left w:w="100" w:type="dxa"/>
              <w:bottom w:w="100" w:type="dxa"/>
              <w:right w:w="100" w:type="dxa"/>
            </w:tcMar>
          </w:tcPr>
          <w:p w14:paraId="550322C8" w14:textId="5BE0605E" w:rsidR="00DB2F2D" w:rsidRPr="00457B7B" w:rsidRDefault="00DB2F2D" w:rsidP="00253FB4">
            <w:r w:rsidRPr="00457B7B">
              <w:t xml:space="preserve">At the end of the survey, respondents were invited to add any further comments about the impact of </w:t>
            </w:r>
            <w:r w:rsidR="0087571B" w:rsidRPr="0087571B">
              <w:rPr>
                <w:i/>
              </w:rPr>
              <w:t>parkrun</w:t>
            </w:r>
            <w:r w:rsidRPr="00457B7B">
              <w:t xml:space="preserve"> on their health and wellbeing.</w:t>
            </w:r>
          </w:p>
        </w:tc>
      </w:tr>
      <w:tr w:rsidR="00DB2F2D" w:rsidRPr="006E37B1" w14:paraId="0D200DC1" w14:textId="77777777" w:rsidTr="00784EDC">
        <w:tc>
          <w:tcPr>
            <w:tcW w:w="2340" w:type="dxa"/>
            <w:shd w:val="clear" w:color="auto" w:fill="auto"/>
            <w:tcMar>
              <w:top w:w="100" w:type="dxa"/>
              <w:left w:w="100" w:type="dxa"/>
              <w:bottom w:w="100" w:type="dxa"/>
              <w:right w:w="100" w:type="dxa"/>
            </w:tcMar>
          </w:tcPr>
          <w:p w14:paraId="4449E036" w14:textId="5FA31602" w:rsidR="00DB2F2D" w:rsidRPr="00457B7B" w:rsidRDefault="00DB2F2D" w:rsidP="00253FB4">
            <w:r w:rsidRPr="00457B7B">
              <w:t xml:space="preserve">Additional data retrieved from the </w:t>
            </w:r>
            <w:r w:rsidR="0087571B" w:rsidRPr="0087571B">
              <w:rPr>
                <w:i/>
              </w:rPr>
              <w:t>parkrun</w:t>
            </w:r>
            <w:r w:rsidRPr="00457B7B">
              <w:rPr>
                <w:i/>
              </w:rPr>
              <w:t xml:space="preserve"> </w:t>
            </w:r>
            <w:r w:rsidRPr="00457B7B">
              <w:t>database, with consent</w:t>
            </w:r>
          </w:p>
        </w:tc>
        <w:tc>
          <w:tcPr>
            <w:tcW w:w="11608" w:type="dxa"/>
            <w:shd w:val="clear" w:color="auto" w:fill="auto"/>
            <w:tcMar>
              <w:top w:w="100" w:type="dxa"/>
              <w:left w:w="100" w:type="dxa"/>
              <w:bottom w:w="100" w:type="dxa"/>
              <w:right w:w="100" w:type="dxa"/>
            </w:tcMar>
          </w:tcPr>
          <w:p w14:paraId="612B5367" w14:textId="4E2A7A11" w:rsidR="00DB2F2D" w:rsidRPr="00457B7B" w:rsidRDefault="00DB2F2D" w:rsidP="00DB2F2D">
            <w:pPr>
              <w:pStyle w:val="ListParagraph"/>
              <w:numPr>
                <w:ilvl w:val="0"/>
                <w:numId w:val="3"/>
              </w:numPr>
            </w:pPr>
            <w:r w:rsidRPr="00457B7B">
              <w:t xml:space="preserve">Date of </w:t>
            </w:r>
            <w:r w:rsidR="0087571B" w:rsidRPr="0087571B">
              <w:rPr>
                <w:i/>
              </w:rPr>
              <w:t>parkrun</w:t>
            </w:r>
            <w:r w:rsidRPr="00D96E97">
              <w:rPr>
                <w:i/>
              </w:rPr>
              <w:t xml:space="preserve"> </w:t>
            </w:r>
            <w:r w:rsidRPr="00457B7B">
              <w:t>registration</w:t>
            </w:r>
          </w:p>
          <w:p w14:paraId="562B83D0" w14:textId="77777777" w:rsidR="00DB2F2D" w:rsidRPr="00457B7B" w:rsidRDefault="00DB2F2D" w:rsidP="00DB2F2D">
            <w:pPr>
              <w:pStyle w:val="ListParagraph"/>
              <w:numPr>
                <w:ilvl w:val="0"/>
                <w:numId w:val="3"/>
              </w:numPr>
            </w:pPr>
            <w:r w:rsidRPr="00457B7B">
              <w:t>Gender</w:t>
            </w:r>
          </w:p>
          <w:p w14:paraId="5E6CA3E5" w14:textId="77777777" w:rsidR="00DB2F2D" w:rsidRPr="00457B7B" w:rsidRDefault="00DB2F2D" w:rsidP="00DB2F2D">
            <w:pPr>
              <w:pStyle w:val="ListParagraph"/>
              <w:numPr>
                <w:ilvl w:val="0"/>
                <w:numId w:val="3"/>
              </w:numPr>
            </w:pPr>
            <w:r w:rsidRPr="00457B7B">
              <w:t>Postcode</w:t>
            </w:r>
          </w:p>
          <w:p w14:paraId="08D86029" w14:textId="77777777" w:rsidR="00DB2F2D" w:rsidRPr="00457B7B" w:rsidRDefault="00DB2F2D" w:rsidP="00DB2F2D">
            <w:pPr>
              <w:pStyle w:val="ListParagraph"/>
              <w:numPr>
                <w:ilvl w:val="0"/>
                <w:numId w:val="3"/>
              </w:numPr>
            </w:pPr>
            <w:r w:rsidRPr="00457B7B">
              <w:t>Self-reported physical activity level at registration</w:t>
            </w:r>
          </w:p>
          <w:p w14:paraId="6FEDC1CF" w14:textId="7B4EF673" w:rsidR="00DB2F2D" w:rsidRPr="00457B7B" w:rsidRDefault="00DB2F2D" w:rsidP="00DB2F2D">
            <w:pPr>
              <w:pStyle w:val="ListParagraph"/>
              <w:numPr>
                <w:ilvl w:val="0"/>
                <w:numId w:val="3"/>
              </w:numPr>
            </w:pPr>
            <w:r w:rsidRPr="00457B7B">
              <w:t xml:space="preserve">Total number of </w:t>
            </w:r>
            <w:r w:rsidR="0087571B" w:rsidRPr="0087571B">
              <w:rPr>
                <w:i/>
              </w:rPr>
              <w:t>parkrun</w:t>
            </w:r>
            <w:r w:rsidRPr="00D96E97">
              <w:rPr>
                <w:i/>
              </w:rPr>
              <w:t xml:space="preserve">s </w:t>
            </w:r>
            <w:r w:rsidRPr="00457B7B">
              <w:t>completed i) as a runner/walker and ii) as a volunteer</w:t>
            </w:r>
          </w:p>
          <w:p w14:paraId="0F3115E4" w14:textId="1573A7A1" w:rsidR="00DB2F2D" w:rsidRPr="00457B7B" w:rsidRDefault="00DB2F2D" w:rsidP="00DB2F2D">
            <w:pPr>
              <w:pStyle w:val="ListParagraph"/>
              <w:numPr>
                <w:ilvl w:val="0"/>
                <w:numId w:val="3"/>
              </w:numPr>
            </w:pPr>
            <w:r w:rsidRPr="00457B7B">
              <w:t xml:space="preserve">Fastest </w:t>
            </w:r>
            <w:r w:rsidR="0087571B" w:rsidRPr="0087571B">
              <w:rPr>
                <w:i/>
              </w:rPr>
              <w:t>parkrun</w:t>
            </w:r>
            <w:r w:rsidRPr="00D96E97">
              <w:rPr>
                <w:i/>
              </w:rPr>
              <w:t xml:space="preserve"> </w:t>
            </w:r>
            <w:r w:rsidRPr="00457B7B">
              <w:t>time to date</w:t>
            </w:r>
          </w:p>
          <w:p w14:paraId="692190AF" w14:textId="40F2476E" w:rsidR="00DB2F2D" w:rsidRPr="00457B7B" w:rsidRDefault="00DB2F2D" w:rsidP="00DB2F2D">
            <w:pPr>
              <w:pStyle w:val="ListParagraph"/>
              <w:numPr>
                <w:ilvl w:val="0"/>
                <w:numId w:val="3"/>
              </w:numPr>
            </w:pPr>
            <w:r w:rsidRPr="00457B7B">
              <w:t xml:space="preserve">Average </w:t>
            </w:r>
            <w:r w:rsidR="0087571B" w:rsidRPr="0087571B">
              <w:rPr>
                <w:i/>
              </w:rPr>
              <w:t>parkrun</w:t>
            </w:r>
            <w:r w:rsidRPr="00D96E97">
              <w:rPr>
                <w:i/>
              </w:rPr>
              <w:t xml:space="preserve"> </w:t>
            </w:r>
            <w:r w:rsidRPr="00457B7B">
              <w:t>time to date</w:t>
            </w:r>
          </w:p>
          <w:p w14:paraId="47B88701" w14:textId="24F68B92" w:rsidR="00DB2F2D" w:rsidRPr="00457B7B" w:rsidRDefault="00DB2F2D" w:rsidP="00DB2F2D">
            <w:pPr>
              <w:pStyle w:val="ListParagraph"/>
              <w:numPr>
                <w:ilvl w:val="0"/>
                <w:numId w:val="3"/>
              </w:numPr>
            </w:pPr>
            <w:r w:rsidRPr="00457B7B">
              <w:t xml:space="preserve">Number of </w:t>
            </w:r>
            <w:r w:rsidR="0087571B" w:rsidRPr="0087571B">
              <w:rPr>
                <w:i/>
              </w:rPr>
              <w:t>parkrun</w:t>
            </w:r>
            <w:r w:rsidRPr="00D96E97">
              <w:rPr>
                <w:i/>
              </w:rPr>
              <w:t xml:space="preserve">s </w:t>
            </w:r>
            <w:r w:rsidRPr="00457B7B">
              <w:t>completed to date per year since registration</w:t>
            </w:r>
          </w:p>
        </w:tc>
      </w:tr>
    </w:tbl>
    <w:p w14:paraId="21BC572B" w14:textId="77777777" w:rsidR="007333E4" w:rsidRDefault="009C7695"/>
    <w:p w14:paraId="57A48476" w14:textId="77777777" w:rsidR="00241612" w:rsidRDefault="00241612">
      <w:pPr>
        <w:sectPr w:rsidR="00241612" w:rsidSect="00784EDC">
          <w:pgSz w:w="16820" w:h="11900" w:orient="landscape"/>
          <w:pgMar w:top="1440" w:right="1440" w:bottom="1440" w:left="1440" w:header="720" w:footer="720" w:gutter="0"/>
          <w:cols w:space="720"/>
          <w:docGrid w:linePitch="360"/>
        </w:sectPr>
      </w:pPr>
    </w:p>
    <w:p w14:paraId="43676B60" w14:textId="6E735000" w:rsidR="00241612" w:rsidRDefault="00241612" w:rsidP="00241612">
      <w:pPr>
        <w:pStyle w:val="H2"/>
      </w:pPr>
      <w:r>
        <w:lastRenderedPageBreak/>
        <w:t xml:space="preserve">UK Survey - </w:t>
      </w:r>
      <w:r w:rsidR="0087571B" w:rsidRPr="0087571B">
        <w:rPr>
          <w:i/>
        </w:rPr>
        <w:t>parkrun</w:t>
      </w:r>
      <w:r>
        <w:t xml:space="preserve"> health and wellbeing survey - Final</w:t>
      </w:r>
    </w:p>
    <w:p w14:paraId="718F2BAC" w14:textId="77777777" w:rsidR="00241612" w:rsidRDefault="00241612" w:rsidP="00241612">
      <w:pPr>
        <w:pStyle w:val="BlockSeparator"/>
      </w:pPr>
    </w:p>
    <w:p w14:paraId="1C8B519C" w14:textId="77777777" w:rsidR="00241612" w:rsidRDefault="00241612" w:rsidP="00241612">
      <w:pPr>
        <w:pStyle w:val="BlockStartLabel"/>
      </w:pPr>
      <w:r>
        <w:t>Start of Block: Default Block</w:t>
      </w:r>
    </w:p>
    <w:p w14:paraId="27C68558" w14:textId="77777777" w:rsidR="00241612" w:rsidRDefault="00241612" w:rsidP="00241612"/>
    <w:p w14:paraId="05F6593D" w14:textId="77777777" w:rsidR="00241612" w:rsidRDefault="00241612" w:rsidP="00241612">
      <w:pPr>
        <w:keepNext/>
      </w:pPr>
      <w:r>
        <w:t>Q1</w:t>
      </w:r>
    </w:p>
    <w:p w14:paraId="56CA2B96" w14:textId="77777777" w:rsidR="00241612" w:rsidRDefault="00241612" w:rsidP="00241612">
      <w:pPr>
        <w:keepNext/>
      </w:pPr>
      <w:r>
        <w:rPr>
          <w:noProof/>
          <w:lang w:val="en-GB"/>
        </w:rPr>
        <w:drawing>
          <wp:inline distT="0" distB="0" distL="0" distR="0" wp14:anchorId="08BF4371" wp14:editId="2C8AEF43">
            <wp:extent cx="4733925" cy="650605"/>
            <wp:effectExtent l="0" t="0" r="0" b="0"/>
            <wp:docPr id="1" name="Graphic.php?IM=IM_25o2AZNG5tEJaf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php?IM=IM_25o2AZNG5tEJafz"/>
                    <pic:cNvPicPr/>
                  </pic:nvPicPr>
                  <pic:blipFill>
                    <a:blip r:embed="rId7"/>
                    <a:stretch>
                      <a:fillRect/>
                    </a:stretch>
                  </pic:blipFill>
                  <pic:spPr>
                    <a:xfrm>
                      <a:off x="0" y="0"/>
                      <a:ext cx="4733925" cy="650605"/>
                    </a:xfrm>
                    <a:prstGeom prst="rect">
                      <a:avLst/>
                    </a:prstGeom>
                  </pic:spPr>
                </pic:pic>
              </a:graphicData>
            </a:graphic>
          </wp:inline>
        </w:drawing>
      </w:r>
    </w:p>
    <w:tbl>
      <w:tblPr>
        <w:tblStyle w:val="QQuestionIconTable"/>
        <w:tblW w:w="0" w:type="auto"/>
        <w:tblLook w:val="07E0" w:firstRow="1" w:lastRow="1" w:firstColumn="1" w:lastColumn="1" w:noHBand="1" w:noVBand="1"/>
      </w:tblPr>
      <w:tblGrid>
        <w:gridCol w:w="50"/>
        <w:gridCol w:w="50"/>
      </w:tblGrid>
      <w:tr w:rsidR="00241612" w14:paraId="3B2C0FF2" w14:textId="77777777" w:rsidTr="00392ED1">
        <w:tc>
          <w:tcPr>
            <w:tcW w:w="50" w:type="dxa"/>
          </w:tcPr>
          <w:p w14:paraId="24F6FCB3" w14:textId="77777777" w:rsidR="00241612" w:rsidRDefault="00241612" w:rsidP="00392ED1">
            <w:pPr>
              <w:keepNext/>
            </w:pPr>
          </w:p>
        </w:tc>
        <w:tc>
          <w:tcPr>
            <w:tcW w:w="50" w:type="dxa"/>
          </w:tcPr>
          <w:p w14:paraId="32492563" w14:textId="77777777" w:rsidR="00241612" w:rsidRDefault="00241612" w:rsidP="00392ED1">
            <w:pPr>
              <w:keepNext/>
            </w:pPr>
          </w:p>
        </w:tc>
      </w:tr>
    </w:tbl>
    <w:p w14:paraId="246C8D9C" w14:textId="54D46D32" w:rsidR="00241612" w:rsidRDefault="00241612" w:rsidP="00241612">
      <w:pPr>
        <w:keepNext/>
      </w:pPr>
      <w:r>
        <w:t xml:space="preserve">Q2 </w:t>
      </w:r>
      <w:r w:rsidR="0087571B" w:rsidRPr="0087571B">
        <w:rPr>
          <w:b/>
          <w:i/>
          <w:u w:val="single"/>
        </w:rPr>
        <w:t>parkrun</w:t>
      </w:r>
      <w:r>
        <w:rPr>
          <w:b/>
          <w:u w:val="single"/>
        </w:rPr>
        <w:t xml:space="preserve"> health &amp; wellbeing survey</w:t>
      </w:r>
      <w:r>
        <w:t xml:space="preserve">  You are invited to take part in the </w:t>
      </w:r>
      <w:r w:rsidR="0087571B" w:rsidRPr="0087571B">
        <w:rPr>
          <w:i/>
        </w:rPr>
        <w:t>parkrun</w:t>
      </w:r>
      <w:r>
        <w:t xml:space="preserve"> health and wellbeing survey. In this survey, </w:t>
      </w:r>
      <w:r w:rsidR="0087571B" w:rsidRPr="0087571B">
        <w:rPr>
          <w:i/>
        </w:rPr>
        <w:t>parkrun</w:t>
      </w:r>
      <w:r>
        <w:t xml:space="preserve"> and Sheffield Hallam University are asking about your health and wellbeing to better understand the benefits of taking part in 5k </w:t>
      </w:r>
      <w:r w:rsidR="0087571B" w:rsidRPr="0087571B">
        <w:rPr>
          <w:i/>
        </w:rPr>
        <w:t>parkrun</w:t>
      </w:r>
      <w:r>
        <w:t xml:space="preserve"> events.</w:t>
      </w:r>
      <w:r>
        <w:br/>
        <w:t xml:space="preserve">  </w:t>
      </w:r>
      <w:r>
        <w:br/>
        <w:t xml:space="preserve"> This survey will take around 10 minutes to complete, but take as much time as you need. You will be asked a range of questions about your health and wellbeing. If required, you can ask someone to complete it on your behalf. You can choose not to answer some questions by moving onto the next question. Compulsory questions are marked with an asterisk *.    </w:t>
      </w:r>
      <w:r>
        <w:br/>
        <w:t xml:space="preserve"> Taking part in this survey is your choice. If you decide to take part, you may leave the survey at any time, but your answers will be saved unless you request to withdraw them.</w:t>
      </w:r>
      <w:r>
        <w:br/>
        <w:t xml:space="preserve">  </w:t>
      </w:r>
      <w:r>
        <w:br/>
        <w:t xml:space="preserve"> By completing this survey you agree for us to access your </w:t>
      </w:r>
      <w:r w:rsidR="0087571B" w:rsidRPr="0087571B">
        <w:rPr>
          <w:i/>
        </w:rPr>
        <w:t>parkrun</w:t>
      </w:r>
      <w:r>
        <w:t xml:space="preserve"> registration details and </w:t>
      </w:r>
      <w:r w:rsidR="0087571B" w:rsidRPr="0087571B">
        <w:rPr>
          <w:i/>
        </w:rPr>
        <w:t>parkrun</w:t>
      </w:r>
      <w:r>
        <w:t xml:space="preserve"> data. All your </w:t>
      </w:r>
      <w:r w:rsidR="0087571B" w:rsidRPr="0087571B">
        <w:rPr>
          <w:i/>
        </w:rPr>
        <w:t>parkrun</w:t>
      </w:r>
      <w:r>
        <w:t xml:space="preserve"> data and answers to this survey will be anonymised. </w:t>
      </w:r>
      <w:r>
        <w:br/>
        <w:t xml:space="preserve">  </w:t>
      </w:r>
      <w:r>
        <w:br/>
        <w:t xml:space="preserve"> Please </w:t>
      </w:r>
      <w:hyperlink r:id="rId8">
        <w:r>
          <w:rPr>
            <w:color w:val="007AC0"/>
            <w:u w:val="single"/>
          </w:rPr>
          <w:t>click here</w:t>
        </w:r>
      </w:hyperlink>
      <w:r>
        <w:t xml:space="preserve"> to read the full participant information sheet.</w:t>
      </w:r>
      <w:r>
        <w:br/>
        <w:t xml:space="preserve">  </w:t>
      </w:r>
      <w:r>
        <w:br/>
        <w:t xml:space="preserve"> For questions or concerns about this survey, or to request an alternative digital format, please contact the research team: </w:t>
      </w:r>
      <w:hyperlink r:id="rId9">
        <w:r w:rsidR="0087571B" w:rsidRPr="0087571B">
          <w:rPr>
            <w:i/>
            <w:color w:val="007AC0"/>
            <w:u w:val="single"/>
          </w:rPr>
          <w:t>parkrun</w:t>
        </w:r>
        <w:r>
          <w:rPr>
            <w:color w:val="007AC0"/>
            <w:u w:val="single"/>
          </w:rPr>
          <w:t>HWBSurvey@shu.ac.uk</w:t>
        </w:r>
      </w:hyperlink>
      <w:r>
        <w:t xml:space="preserve">     </w:t>
      </w:r>
      <w:r>
        <w:rPr>
          <w:b/>
          <w:u w:val="single"/>
        </w:rPr>
        <w:t>Giving consent to take part in this survey</w:t>
      </w:r>
      <w:r>
        <w:t xml:space="preserve">  I have read (or someone has read to me) this information and the participant information sheet, and I understand that I am being asked to complete a survey about my health and wellbeing. I am aware that I may be contacted again by Sheffield Hallam University or </w:t>
      </w:r>
      <w:r w:rsidR="0087571B" w:rsidRPr="0087571B">
        <w:rPr>
          <w:i/>
        </w:rPr>
        <w:t>parkrun</w:t>
      </w:r>
      <w:r>
        <w:t xml:space="preserve">. I consent to my registration details being used and understand that none of my data will be used or shared in a way that can identify me </w:t>
      </w:r>
      <w:r>
        <w:lastRenderedPageBreak/>
        <w:t xml:space="preserve">personally. I agree for my anonymised </w:t>
      </w:r>
      <w:r w:rsidR="0087571B" w:rsidRPr="0087571B">
        <w:rPr>
          <w:i/>
        </w:rPr>
        <w:t>parkrun</w:t>
      </w:r>
      <w:r>
        <w:t xml:space="preserve"> data to be used for research purposes. I voluntarily agree to take part.  </w:t>
      </w:r>
    </w:p>
    <w:p w14:paraId="73815337" w14:textId="77777777" w:rsidR="00241612" w:rsidRDefault="00241612" w:rsidP="00241612">
      <w:pPr>
        <w:pStyle w:val="ListParagraph"/>
        <w:keepNext/>
        <w:numPr>
          <w:ilvl w:val="0"/>
          <w:numId w:val="15"/>
        </w:numPr>
        <w:contextualSpacing w:val="0"/>
      </w:pPr>
      <w:r>
        <w:t xml:space="preserve">I consent to participate in this study </w:t>
      </w:r>
    </w:p>
    <w:p w14:paraId="43625200" w14:textId="77777777" w:rsidR="00241612" w:rsidRDefault="00241612" w:rsidP="00241612">
      <w:pPr>
        <w:pStyle w:val="ListParagraph"/>
        <w:keepNext/>
        <w:numPr>
          <w:ilvl w:val="0"/>
          <w:numId w:val="15"/>
        </w:numPr>
        <w:contextualSpacing w:val="0"/>
      </w:pPr>
      <w:r>
        <w:t xml:space="preserve">I DO NOT consent to participate in this study </w:t>
      </w:r>
    </w:p>
    <w:p w14:paraId="2DF0AEEE" w14:textId="77777777" w:rsidR="00241612" w:rsidRDefault="00241612" w:rsidP="00241612"/>
    <w:p w14:paraId="0573ADA4" w14:textId="2BE4D879" w:rsidR="00241612" w:rsidRDefault="00241612" w:rsidP="00241612">
      <w:pPr>
        <w:pStyle w:val="QSkipLogic"/>
      </w:pPr>
      <w:r>
        <w:t xml:space="preserve">Skip To: End of Survey If The </w:t>
      </w:r>
      <w:r w:rsidR="0087571B" w:rsidRPr="0087571B">
        <w:t>parkrun</w:t>
      </w:r>
      <w:r>
        <w:t xml:space="preserve"> health and wellbeing surveyYou are invited to take part in the </w:t>
      </w:r>
      <w:r w:rsidR="0087571B" w:rsidRPr="0087571B">
        <w:t>parkrun</w:t>
      </w:r>
      <w:r>
        <w:t xml:space="preserve"> health and well = I DO NOT consent to participate in this study</w:t>
      </w:r>
    </w:p>
    <w:p w14:paraId="41D92380" w14:textId="77777777" w:rsidR="00241612" w:rsidRDefault="00241612" w:rsidP="00241612">
      <w:pPr>
        <w:keepNext/>
      </w:pPr>
      <w:r>
        <w:t xml:space="preserve">Q3 </w:t>
      </w:r>
      <w:r>
        <w:rPr>
          <w:b/>
          <w:u w:val="single"/>
        </w:rPr>
        <w:t>About you</w:t>
      </w:r>
    </w:p>
    <w:p w14:paraId="4233C4CF" w14:textId="77777777" w:rsidR="00241612" w:rsidRDefault="00241612" w:rsidP="00241612">
      <w:pPr>
        <w:pStyle w:val="ListParagraph"/>
        <w:keepNext/>
        <w:numPr>
          <w:ilvl w:val="0"/>
          <w:numId w:val="15"/>
        </w:numPr>
        <w:contextualSpacing w:val="0"/>
      </w:pPr>
      <w:r>
        <w:t>* First Name: ________________________________________________</w:t>
      </w:r>
    </w:p>
    <w:p w14:paraId="571214D6" w14:textId="77777777" w:rsidR="00241612" w:rsidRDefault="00241612" w:rsidP="00241612">
      <w:pPr>
        <w:pStyle w:val="ListParagraph"/>
        <w:keepNext/>
        <w:numPr>
          <w:ilvl w:val="0"/>
          <w:numId w:val="15"/>
        </w:numPr>
        <w:contextualSpacing w:val="0"/>
      </w:pPr>
      <w:r>
        <w:t>* Last Name: ________________________________________________</w:t>
      </w:r>
    </w:p>
    <w:p w14:paraId="6BB63533" w14:textId="77777777" w:rsidR="00241612" w:rsidRDefault="00241612" w:rsidP="00241612"/>
    <w:p w14:paraId="4823CF1A" w14:textId="77777777" w:rsidR="00241612" w:rsidRDefault="00241612" w:rsidP="00241612">
      <w:pPr>
        <w:pStyle w:val="QuestionSeparator"/>
      </w:pPr>
    </w:p>
    <w:p w14:paraId="20CCEFBD" w14:textId="77777777" w:rsidR="00241612" w:rsidRDefault="00241612" w:rsidP="00241612">
      <w:pPr>
        <w:keepNext/>
      </w:pPr>
      <w:r>
        <w:t xml:space="preserve">Q4 </w:t>
      </w:r>
      <w:r>
        <w:br/>
        <w:t>* Date of birth</w:t>
      </w:r>
    </w:p>
    <w:p w14:paraId="7115F096" w14:textId="77777777" w:rsidR="00241612" w:rsidRDefault="00241612" w:rsidP="00241612"/>
    <w:p w14:paraId="71BB9CE8" w14:textId="77777777" w:rsidR="00241612" w:rsidRDefault="00241612" w:rsidP="00241612">
      <w:pPr>
        <w:pStyle w:val="QuestionSeparator"/>
      </w:pPr>
    </w:p>
    <w:p w14:paraId="457F5835" w14:textId="5DF1ED45" w:rsidR="00241612" w:rsidRDefault="00241612" w:rsidP="00241612">
      <w:pPr>
        <w:keepNext/>
      </w:pPr>
      <w:r>
        <w:t xml:space="preserve">Q5 </w:t>
      </w:r>
      <w:r w:rsidR="0087571B" w:rsidRPr="0087571B">
        <w:rPr>
          <w:b/>
          <w:i/>
          <w:u w:val="single"/>
        </w:rPr>
        <w:t>parkrun</w:t>
      </w:r>
      <w:r>
        <w:rPr>
          <w:b/>
          <w:u w:val="single"/>
        </w:rPr>
        <w:t xml:space="preserve"> ID</w:t>
      </w:r>
      <w:r>
        <w:t xml:space="preserve">  </w:t>
      </w:r>
      <w:r>
        <w:br/>
        <w:t xml:space="preserve">Please insert your </w:t>
      </w:r>
      <w:r w:rsidR="0087571B" w:rsidRPr="0087571B">
        <w:rPr>
          <w:b/>
          <w:i/>
        </w:rPr>
        <w:t>parkrun</w:t>
      </w:r>
      <w:r>
        <w:rPr>
          <w:b/>
        </w:rPr>
        <w:t xml:space="preserve"> ID</w:t>
      </w:r>
      <w:r>
        <w:t xml:space="preserve">, if you know it (please enter the </w:t>
      </w:r>
      <w:r>
        <w:rPr>
          <w:b/>
        </w:rPr>
        <w:t>number</w:t>
      </w:r>
      <w:r>
        <w:t xml:space="preserve"> after A on your </w:t>
      </w:r>
      <w:r w:rsidR="0087571B" w:rsidRPr="0087571B">
        <w:rPr>
          <w:i/>
        </w:rPr>
        <w:t>parkrun</w:t>
      </w:r>
      <w:r>
        <w:t xml:space="preserve"> barcode - </w:t>
      </w:r>
      <w:r>
        <w:rPr>
          <w:b/>
        </w:rPr>
        <w:t>do not include the letter A</w:t>
      </w:r>
      <w:r>
        <w:t>).</w:t>
      </w:r>
    </w:p>
    <w:p w14:paraId="4167C0B2" w14:textId="77777777" w:rsidR="00241612" w:rsidRDefault="00241612" w:rsidP="00241612">
      <w:pPr>
        <w:pStyle w:val="TextEntryLine"/>
        <w:ind w:firstLine="400"/>
      </w:pPr>
      <w:r>
        <w:t>________________________________________________________________</w:t>
      </w:r>
    </w:p>
    <w:p w14:paraId="44584587" w14:textId="77777777" w:rsidR="00241612" w:rsidRDefault="00241612" w:rsidP="00241612"/>
    <w:p w14:paraId="09703638" w14:textId="77777777" w:rsidR="00241612" w:rsidRDefault="00241612" w:rsidP="00241612">
      <w:pPr>
        <w:pStyle w:val="QuestionSeparator"/>
      </w:pPr>
    </w:p>
    <w:p w14:paraId="30DCC495" w14:textId="17F84051" w:rsidR="00241612" w:rsidRDefault="00241612" w:rsidP="00241612">
      <w:pPr>
        <w:keepNext/>
      </w:pPr>
      <w:r>
        <w:t xml:space="preserve">Q6 * Home </w:t>
      </w:r>
      <w:r w:rsidR="0087571B" w:rsidRPr="0087571B">
        <w:rPr>
          <w:i/>
        </w:rPr>
        <w:t>parkrun</w:t>
      </w:r>
    </w:p>
    <w:p w14:paraId="206E517C" w14:textId="3FE89797" w:rsidR="00241612" w:rsidRDefault="00241612" w:rsidP="00241612">
      <w:pPr>
        <w:pStyle w:val="ListParagraph"/>
        <w:keepNext/>
        <w:numPr>
          <w:ilvl w:val="0"/>
          <w:numId w:val="15"/>
        </w:numPr>
        <w:contextualSpacing w:val="0"/>
      </w:pPr>
      <w:r>
        <w:t xml:space="preserve">Complete list of UK </w:t>
      </w:r>
      <w:r w:rsidR="0087571B" w:rsidRPr="0087571B">
        <w:rPr>
          <w:i/>
        </w:rPr>
        <w:t>parkrun</w:t>
      </w:r>
      <w:r>
        <w:t xml:space="preserve">s (incl. junior </w:t>
      </w:r>
      <w:r w:rsidR="0087571B" w:rsidRPr="0087571B">
        <w:rPr>
          <w:i/>
        </w:rPr>
        <w:t>parkrun</w:t>
      </w:r>
      <w:r>
        <w:t xml:space="preserve">s). </w:t>
      </w:r>
    </w:p>
    <w:p w14:paraId="4338D538" w14:textId="77777777" w:rsidR="00241612" w:rsidRDefault="00241612" w:rsidP="00241612">
      <w:pPr>
        <w:pStyle w:val="QuestionSeparator"/>
      </w:pPr>
    </w:p>
    <w:p w14:paraId="765890A5" w14:textId="77777777" w:rsidR="00241612" w:rsidRDefault="00241612" w:rsidP="00241612">
      <w:pPr>
        <w:keepNext/>
      </w:pPr>
      <w:r>
        <w:lastRenderedPageBreak/>
        <w:t xml:space="preserve">Q7 </w:t>
      </w:r>
      <w:r>
        <w:br/>
      </w:r>
      <w:r>
        <w:rPr>
          <w:b/>
          <w:u w:val="single"/>
        </w:rPr>
        <w:t>Employment status</w:t>
      </w:r>
      <w:r>
        <w:t xml:space="preserve">  </w:t>
      </w:r>
      <w:r>
        <w:br/>
        <w:t>Which of the following best describes your current employment status?</w:t>
      </w:r>
    </w:p>
    <w:p w14:paraId="3EB1F8D6" w14:textId="77777777" w:rsidR="00241612" w:rsidRDefault="00241612" w:rsidP="00241612">
      <w:pPr>
        <w:pStyle w:val="ListParagraph"/>
        <w:keepNext/>
        <w:numPr>
          <w:ilvl w:val="0"/>
          <w:numId w:val="15"/>
        </w:numPr>
        <w:contextualSpacing w:val="0"/>
      </w:pPr>
      <w:r>
        <w:t xml:space="preserve">Full-time paid employment </w:t>
      </w:r>
    </w:p>
    <w:p w14:paraId="4CA3FCFD" w14:textId="77777777" w:rsidR="00241612" w:rsidRDefault="00241612" w:rsidP="00241612">
      <w:pPr>
        <w:pStyle w:val="ListParagraph"/>
        <w:keepNext/>
        <w:numPr>
          <w:ilvl w:val="0"/>
          <w:numId w:val="15"/>
        </w:numPr>
        <w:contextualSpacing w:val="0"/>
      </w:pPr>
      <w:r>
        <w:t xml:space="preserve">Part-time paid employment </w:t>
      </w:r>
    </w:p>
    <w:p w14:paraId="4A2D482E" w14:textId="77777777" w:rsidR="00241612" w:rsidRDefault="00241612" w:rsidP="00241612">
      <w:pPr>
        <w:pStyle w:val="ListParagraph"/>
        <w:keepNext/>
        <w:numPr>
          <w:ilvl w:val="0"/>
          <w:numId w:val="15"/>
        </w:numPr>
        <w:contextualSpacing w:val="0"/>
      </w:pPr>
      <w:r>
        <w:t xml:space="preserve">Full-time home maker </w:t>
      </w:r>
    </w:p>
    <w:p w14:paraId="4636F77C" w14:textId="77777777" w:rsidR="00241612" w:rsidRDefault="00241612" w:rsidP="00241612">
      <w:pPr>
        <w:pStyle w:val="ListParagraph"/>
        <w:keepNext/>
        <w:numPr>
          <w:ilvl w:val="0"/>
          <w:numId w:val="15"/>
        </w:numPr>
        <w:contextualSpacing w:val="0"/>
      </w:pPr>
      <w:r>
        <w:t xml:space="preserve">Employed, but currently on sick leave </w:t>
      </w:r>
    </w:p>
    <w:p w14:paraId="45C123AB" w14:textId="77777777" w:rsidR="00241612" w:rsidRDefault="00241612" w:rsidP="00241612">
      <w:pPr>
        <w:pStyle w:val="ListParagraph"/>
        <w:keepNext/>
        <w:numPr>
          <w:ilvl w:val="0"/>
          <w:numId w:val="15"/>
        </w:numPr>
        <w:contextualSpacing w:val="0"/>
      </w:pPr>
      <w:r>
        <w:t xml:space="preserve">Employed, but currently on maternity/paternity leave </w:t>
      </w:r>
    </w:p>
    <w:p w14:paraId="1D8225E0" w14:textId="77777777" w:rsidR="00241612" w:rsidRDefault="00241612" w:rsidP="00241612">
      <w:pPr>
        <w:pStyle w:val="ListParagraph"/>
        <w:keepNext/>
        <w:numPr>
          <w:ilvl w:val="0"/>
          <w:numId w:val="15"/>
        </w:numPr>
        <w:contextualSpacing w:val="0"/>
      </w:pPr>
      <w:r>
        <w:t xml:space="preserve">Self-employed </w:t>
      </w:r>
    </w:p>
    <w:p w14:paraId="24F3B22E" w14:textId="77777777" w:rsidR="00241612" w:rsidRDefault="00241612" w:rsidP="00241612">
      <w:pPr>
        <w:pStyle w:val="ListParagraph"/>
        <w:keepNext/>
        <w:numPr>
          <w:ilvl w:val="0"/>
          <w:numId w:val="15"/>
        </w:numPr>
        <w:contextualSpacing w:val="0"/>
      </w:pPr>
      <w:r>
        <w:t xml:space="preserve">Unemployed and not working </w:t>
      </w:r>
    </w:p>
    <w:p w14:paraId="34076435" w14:textId="77777777" w:rsidR="00241612" w:rsidRDefault="00241612" w:rsidP="00241612">
      <w:pPr>
        <w:pStyle w:val="ListParagraph"/>
        <w:keepNext/>
        <w:numPr>
          <w:ilvl w:val="0"/>
          <w:numId w:val="15"/>
        </w:numPr>
        <w:contextualSpacing w:val="0"/>
      </w:pPr>
      <w:r>
        <w:t xml:space="preserve">Fully retired </w:t>
      </w:r>
    </w:p>
    <w:p w14:paraId="1A9C0266" w14:textId="77777777" w:rsidR="00241612" w:rsidRDefault="00241612" w:rsidP="00241612">
      <w:pPr>
        <w:pStyle w:val="ListParagraph"/>
        <w:keepNext/>
        <w:numPr>
          <w:ilvl w:val="0"/>
          <w:numId w:val="15"/>
        </w:numPr>
        <w:contextualSpacing w:val="0"/>
      </w:pPr>
      <w:r>
        <w:t xml:space="preserve">Retired, but still in paid employment </w:t>
      </w:r>
    </w:p>
    <w:p w14:paraId="6E14BEEB" w14:textId="77777777" w:rsidR="00241612" w:rsidRDefault="00241612" w:rsidP="00241612">
      <w:pPr>
        <w:pStyle w:val="ListParagraph"/>
        <w:keepNext/>
        <w:numPr>
          <w:ilvl w:val="0"/>
          <w:numId w:val="15"/>
        </w:numPr>
        <w:contextualSpacing w:val="0"/>
      </w:pPr>
      <w:r>
        <w:t xml:space="preserve">Student </w:t>
      </w:r>
    </w:p>
    <w:p w14:paraId="2CED4298" w14:textId="77777777" w:rsidR="00241612" w:rsidRDefault="00241612" w:rsidP="00241612">
      <w:pPr>
        <w:pStyle w:val="ListParagraph"/>
        <w:keepNext/>
        <w:numPr>
          <w:ilvl w:val="0"/>
          <w:numId w:val="15"/>
        </w:numPr>
        <w:contextualSpacing w:val="0"/>
      </w:pPr>
      <w:r>
        <w:t>Other ________________________________________________</w:t>
      </w:r>
    </w:p>
    <w:p w14:paraId="25209990" w14:textId="77777777" w:rsidR="00241612" w:rsidRDefault="00241612" w:rsidP="00241612">
      <w:pPr>
        <w:pStyle w:val="ListParagraph"/>
        <w:keepNext/>
        <w:numPr>
          <w:ilvl w:val="0"/>
          <w:numId w:val="15"/>
        </w:numPr>
        <w:contextualSpacing w:val="0"/>
      </w:pPr>
      <w:r>
        <w:t xml:space="preserve">I'd rather not say </w:t>
      </w:r>
    </w:p>
    <w:p w14:paraId="6EAFE2B4" w14:textId="77777777" w:rsidR="00241612" w:rsidRDefault="00241612" w:rsidP="00241612"/>
    <w:p w14:paraId="6C9918D6" w14:textId="77777777" w:rsidR="00241612" w:rsidRDefault="00241612" w:rsidP="00241612"/>
    <w:p w14:paraId="485AB6EA" w14:textId="77777777" w:rsidR="00241612" w:rsidRDefault="00241612" w:rsidP="00241612">
      <w:pPr>
        <w:keepNext/>
      </w:pPr>
      <w:r>
        <w:lastRenderedPageBreak/>
        <w:t xml:space="preserve">Q8 </w:t>
      </w:r>
      <w:r>
        <w:rPr>
          <w:b/>
          <w:u w:val="single"/>
        </w:rPr>
        <w:t>Ethnicity</w:t>
      </w:r>
      <w:r>
        <w:t xml:space="preserve">  </w:t>
      </w:r>
      <w:r>
        <w:br/>
        <w:t>Which of the following best describes your ethnicity?</w:t>
      </w:r>
    </w:p>
    <w:p w14:paraId="5B27FB82" w14:textId="77777777" w:rsidR="00241612" w:rsidRDefault="00241612" w:rsidP="00241612">
      <w:pPr>
        <w:pStyle w:val="ListParagraph"/>
        <w:keepNext/>
        <w:numPr>
          <w:ilvl w:val="0"/>
          <w:numId w:val="15"/>
        </w:numPr>
        <w:contextualSpacing w:val="0"/>
      </w:pPr>
      <w:r>
        <w:t xml:space="preserve">White: English/Welsh/Scottish/Northern Irish/British </w:t>
      </w:r>
    </w:p>
    <w:p w14:paraId="27E89587" w14:textId="77777777" w:rsidR="00241612" w:rsidRDefault="00241612" w:rsidP="00241612">
      <w:pPr>
        <w:pStyle w:val="ListParagraph"/>
        <w:keepNext/>
        <w:numPr>
          <w:ilvl w:val="0"/>
          <w:numId w:val="15"/>
        </w:numPr>
        <w:contextualSpacing w:val="0"/>
      </w:pPr>
      <w:r>
        <w:t xml:space="preserve">White: Irish </w:t>
      </w:r>
    </w:p>
    <w:p w14:paraId="20BD13B8" w14:textId="77777777" w:rsidR="00241612" w:rsidRDefault="00241612" w:rsidP="00241612">
      <w:pPr>
        <w:pStyle w:val="ListParagraph"/>
        <w:keepNext/>
        <w:numPr>
          <w:ilvl w:val="0"/>
          <w:numId w:val="15"/>
        </w:numPr>
        <w:contextualSpacing w:val="0"/>
      </w:pPr>
      <w:r>
        <w:t xml:space="preserve">White: Irish Traveller </w:t>
      </w:r>
    </w:p>
    <w:p w14:paraId="10AA2BC0" w14:textId="77777777" w:rsidR="00241612" w:rsidRDefault="00241612" w:rsidP="00241612">
      <w:pPr>
        <w:pStyle w:val="ListParagraph"/>
        <w:keepNext/>
        <w:numPr>
          <w:ilvl w:val="0"/>
          <w:numId w:val="15"/>
        </w:numPr>
        <w:contextualSpacing w:val="0"/>
      </w:pPr>
      <w:r>
        <w:t xml:space="preserve">Other White background </w:t>
      </w:r>
    </w:p>
    <w:p w14:paraId="6B5D172D" w14:textId="77777777" w:rsidR="00241612" w:rsidRDefault="00241612" w:rsidP="00241612">
      <w:pPr>
        <w:pStyle w:val="ListParagraph"/>
        <w:keepNext/>
        <w:numPr>
          <w:ilvl w:val="0"/>
          <w:numId w:val="15"/>
        </w:numPr>
        <w:contextualSpacing w:val="0"/>
      </w:pPr>
      <w:r>
        <w:t xml:space="preserve">White and Black Caribbean </w:t>
      </w:r>
    </w:p>
    <w:p w14:paraId="6D4EFC8D" w14:textId="77777777" w:rsidR="00241612" w:rsidRDefault="00241612" w:rsidP="00241612">
      <w:pPr>
        <w:pStyle w:val="ListParagraph"/>
        <w:keepNext/>
        <w:numPr>
          <w:ilvl w:val="0"/>
          <w:numId w:val="15"/>
        </w:numPr>
        <w:contextualSpacing w:val="0"/>
      </w:pPr>
      <w:r>
        <w:t xml:space="preserve">White and Black African </w:t>
      </w:r>
    </w:p>
    <w:p w14:paraId="0A3B99F2" w14:textId="77777777" w:rsidR="00241612" w:rsidRDefault="00241612" w:rsidP="00241612">
      <w:pPr>
        <w:pStyle w:val="ListParagraph"/>
        <w:keepNext/>
        <w:numPr>
          <w:ilvl w:val="0"/>
          <w:numId w:val="15"/>
        </w:numPr>
        <w:contextualSpacing w:val="0"/>
      </w:pPr>
      <w:r>
        <w:t xml:space="preserve">White and Asian </w:t>
      </w:r>
    </w:p>
    <w:p w14:paraId="2B8DA1F9" w14:textId="77777777" w:rsidR="00241612" w:rsidRDefault="00241612" w:rsidP="00241612">
      <w:pPr>
        <w:pStyle w:val="ListParagraph"/>
        <w:keepNext/>
        <w:numPr>
          <w:ilvl w:val="0"/>
          <w:numId w:val="15"/>
        </w:numPr>
        <w:contextualSpacing w:val="0"/>
      </w:pPr>
      <w:r>
        <w:t xml:space="preserve">Other Mixed/Multiple ethnic background </w:t>
      </w:r>
    </w:p>
    <w:p w14:paraId="738B84C0" w14:textId="77777777" w:rsidR="00241612" w:rsidRDefault="00241612" w:rsidP="00241612">
      <w:pPr>
        <w:pStyle w:val="ListParagraph"/>
        <w:keepNext/>
        <w:numPr>
          <w:ilvl w:val="0"/>
          <w:numId w:val="15"/>
        </w:numPr>
        <w:contextualSpacing w:val="0"/>
      </w:pPr>
      <w:r>
        <w:t xml:space="preserve">Indian </w:t>
      </w:r>
    </w:p>
    <w:p w14:paraId="4A70BBE6" w14:textId="77777777" w:rsidR="00241612" w:rsidRDefault="00241612" w:rsidP="00241612">
      <w:pPr>
        <w:pStyle w:val="ListParagraph"/>
        <w:keepNext/>
        <w:numPr>
          <w:ilvl w:val="0"/>
          <w:numId w:val="15"/>
        </w:numPr>
        <w:contextualSpacing w:val="0"/>
      </w:pPr>
      <w:r>
        <w:t xml:space="preserve">Pakistani </w:t>
      </w:r>
    </w:p>
    <w:p w14:paraId="61E55406" w14:textId="77777777" w:rsidR="00241612" w:rsidRDefault="00241612" w:rsidP="00241612">
      <w:pPr>
        <w:pStyle w:val="ListParagraph"/>
        <w:keepNext/>
        <w:numPr>
          <w:ilvl w:val="0"/>
          <w:numId w:val="15"/>
        </w:numPr>
        <w:contextualSpacing w:val="0"/>
      </w:pPr>
      <w:r>
        <w:t xml:space="preserve">Bangladeshi </w:t>
      </w:r>
    </w:p>
    <w:p w14:paraId="35D5527B" w14:textId="77777777" w:rsidR="00241612" w:rsidRDefault="00241612" w:rsidP="00241612">
      <w:pPr>
        <w:pStyle w:val="ListParagraph"/>
        <w:keepNext/>
        <w:numPr>
          <w:ilvl w:val="0"/>
          <w:numId w:val="15"/>
        </w:numPr>
        <w:contextualSpacing w:val="0"/>
      </w:pPr>
      <w:r>
        <w:t xml:space="preserve">Chinese </w:t>
      </w:r>
    </w:p>
    <w:p w14:paraId="53CA0C87" w14:textId="77777777" w:rsidR="00241612" w:rsidRDefault="00241612" w:rsidP="00241612">
      <w:pPr>
        <w:pStyle w:val="ListParagraph"/>
        <w:keepNext/>
        <w:numPr>
          <w:ilvl w:val="0"/>
          <w:numId w:val="15"/>
        </w:numPr>
        <w:contextualSpacing w:val="0"/>
      </w:pPr>
      <w:r>
        <w:t xml:space="preserve">Other Asian background </w:t>
      </w:r>
    </w:p>
    <w:p w14:paraId="094F7AB4" w14:textId="77777777" w:rsidR="00241612" w:rsidRDefault="00241612" w:rsidP="00241612">
      <w:pPr>
        <w:pStyle w:val="ListParagraph"/>
        <w:keepNext/>
        <w:numPr>
          <w:ilvl w:val="0"/>
          <w:numId w:val="15"/>
        </w:numPr>
        <w:contextualSpacing w:val="0"/>
      </w:pPr>
      <w:r>
        <w:t xml:space="preserve">African </w:t>
      </w:r>
    </w:p>
    <w:p w14:paraId="4922EED5" w14:textId="77777777" w:rsidR="00241612" w:rsidRDefault="00241612" w:rsidP="00241612">
      <w:pPr>
        <w:pStyle w:val="ListParagraph"/>
        <w:keepNext/>
        <w:numPr>
          <w:ilvl w:val="0"/>
          <w:numId w:val="15"/>
        </w:numPr>
        <w:contextualSpacing w:val="0"/>
      </w:pPr>
      <w:r>
        <w:t xml:space="preserve">Caribbean </w:t>
      </w:r>
    </w:p>
    <w:p w14:paraId="5C3137FF" w14:textId="77777777" w:rsidR="00241612" w:rsidRDefault="00241612" w:rsidP="00241612">
      <w:pPr>
        <w:pStyle w:val="ListParagraph"/>
        <w:keepNext/>
        <w:numPr>
          <w:ilvl w:val="0"/>
          <w:numId w:val="15"/>
        </w:numPr>
        <w:contextualSpacing w:val="0"/>
      </w:pPr>
      <w:r>
        <w:t xml:space="preserve">Other Black/African/Caribbean background </w:t>
      </w:r>
    </w:p>
    <w:p w14:paraId="673E0A93" w14:textId="77777777" w:rsidR="00241612" w:rsidRDefault="00241612" w:rsidP="00241612">
      <w:pPr>
        <w:pStyle w:val="ListParagraph"/>
        <w:keepNext/>
        <w:numPr>
          <w:ilvl w:val="0"/>
          <w:numId w:val="15"/>
        </w:numPr>
        <w:contextualSpacing w:val="0"/>
      </w:pPr>
      <w:r>
        <w:t xml:space="preserve">Arab </w:t>
      </w:r>
    </w:p>
    <w:p w14:paraId="52289A8B" w14:textId="77777777" w:rsidR="00241612" w:rsidRDefault="00241612" w:rsidP="00241612">
      <w:pPr>
        <w:pStyle w:val="ListParagraph"/>
        <w:keepNext/>
        <w:numPr>
          <w:ilvl w:val="0"/>
          <w:numId w:val="15"/>
        </w:numPr>
        <w:contextualSpacing w:val="0"/>
      </w:pPr>
      <w:r>
        <w:t xml:space="preserve">Other ethnic group </w:t>
      </w:r>
    </w:p>
    <w:p w14:paraId="7ABDAAF9" w14:textId="77777777" w:rsidR="00241612" w:rsidRDefault="00241612" w:rsidP="00241612">
      <w:pPr>
        <w:pStyle w:val="ListParagraph"/>
        <w:keepNext/>
        <w:numPr>
          <w:ilvl w:val="0"/>
          <w:numId w:val="15"/>
        </w:numPr>
        <w:contextualSpacing w:val="0"/>
      </w:pPr>
      <w:r>
        <w:t xml:space="preserve">I'd rather not say </w:t>
      </w:r>
    </w:p>
    <w:p w14:paraId="5955028C" w14:textId="77777777" w:rsidR="00241612" w:rsidRDefault="00241612" w:rsidP="00241612"/>
    <w:p w14:paraId="2D4FAADF" w14:textId="77777777" w:rsidR="00241612" w:rsidRDefault="00241612" w:rsidP="00241612">
      <w:pPr>
        <w:pStyle w:val="QuestionSeparator"/>
      </w:pPr>
    </w:p>
    <w:p w14:paraId="645B0A12" w14:textId="77777777" w:rsidR="00241612" w:rsidRDefault="00241612" w:rsidP="00241612"/>
    <w:p w14:paraId="139E454F" w14:textId="77777777" w:rsidR="00241612" w:rsidRDefault="00241612" w:rsidP="00241612">
      <w:pPr>
        <w:keepNext/>
      </w:pPr>
      <w:r>
        <w:t xml:space="preserve">Q9 * </w:t>
      </w:r>
      <w:r>
        <w:rPr>
          <w:b/>
        </w:rPr>
        <w:t>Health condition, disability or illness</w:t>
      </w:r>
      <w:r>
        <w:t xml:space="preserve">  Are your day-to-day activities limited because of a health condition or disability which has lasted, or is expected to last, at least 12 months? Include conditions related to old age, sensory deficits, mobility problems, developmental conditions, learning impairments and mental health.</w:t>
      </w:r>
    </w:p>
    <w:p w14:paraId="39D5A956" w14:textId="77777777" w:rsidR="00241612" w:rsidRDefault="00241612" w:rsidP="00241612">
      <w:pPr>
        <w:pStyle w:val="ListParagraph"/>
        <w:keepNext/>
        <w:numPr>
          <w:ilvl w:val="0"/>
          <w:numId w:val="15"/>
        </w:numPr>
        <w:contextualSpacing w:val="0"/>
      </w:pPr>
      <w:r>
        <w:t xml:space="preserve">Yes, limited a lot </w:t>
      </w:r>
    </w:p>
    <w:p w14:paraId="54CE2693" w14:textId="77777777" w:rsidR="00241612" w:rsidRDefault="00241612" w:rsidP="00241612">
      <w:pPr>
        <w:pStyle w:val="ListParagraph"/>
        <w:keepNext/>
        <w:numPr>
          <w:ilvl w:val="0"/>
          <w:numId w:val="15"/>
        </w:numPr>
        <w:contextualSpacing w:val="0"/>
      </w:pPr>
      <w:r>
        <w:t xml:space="preserve">Yes, limited a little </w:t>
      </w:r>
    </w:p>
    <w:p w14:paraId="03AAC98C" w14:textId="77777777" w:rsidR="00241612" w:rsidRDefault="00241612" w:rsidP="00241612">
      <w:pPr>
        <w:pStyle w:val="ListParagraph"/>
        <w:keepNext/>
        <w:numPr>
          <w:ilvl w:val="0"/>
          <w:numId w:val="15"/>
        </w:numPr>
        <w:contextualSpacing w:val="0"/>
      </w:pPr>
      <w:r>
        <w:t xml:space="preserve">No </w:t>
      </w:r>
    </w:p>
    <w:p w14:paraId="4A02A1CD" w14:textId="77777777" w:rsidR="00241612" w:rsidRDefault="00241612" w:rsidP="00241612">
      <w:pPr>
        <w:pStyle w:val="ListParagraph"/>
        <w:keepNext/>
        <w:numPr>
          <w:ilvl w:val="0"/>
          <w:numId w:val="15"/>
        </w:numPr>
        <w:contextualSpacing w:val="0"/>
      </w:pPr>
      <w:r>
        <w:t xml:space="preserve">Don't know or would rather not say </w:t>
      </w:r>
    </w:p>
    <w:p w14:paraId="62061A2D" w14:textId="77777777" w:rsidR="00241612" w:rsidRDefault="00241612" w:rsidP="00241612"/>
    <w:p w14:paraId="1F270EFC" w14:textId="77777777" w:rsidR="00241612" w:rsidRDefault="00241612" w:rsidP="00241612">
      <w:pPr>
        <w:pStyle w:val="QuestionSeparator"/>
      </w:pPr>
    </w:p>
    <w:p w14:paraId="38769CD5" w14:textId="77777777" w:rsidR="00241612" w:rsidRDefault="00241612" w:rsidP="00241612">
      <w:pPr>
        <w:pStyle w:val="QDisplayLogic"/>
        <w:keepNext/>
      </w:pPr>
      <w:r>
        <w:t>Display This Question:</w:t>
      </w:r>
    </w:p>
    <w:p w14:paraId="396B7591" w14:textId="77777777" w:rsidR="00241612" w:rsidRDefault="00241612" w:rsidP="00241612">
      <w:pPr>
        <w:pStyle w:val="QDisplayLogic"/>
        <w:keepNext/>
        <w:ind w:firstLine="400"/>
      </w:pPr>
      <w:r>
        <w:t>If * Health condition, disability or illness Are your day-to-day activities limited because of a hea... = Yes, limited a lot</w:t>
      </w:r>
    </w:p>
    <w:p w14:paraId="6A89FB83" w14:textId="77777777" w:rsidR="00241612" w:rsidRDefault="00241612" w:rsidP="00241612">
      <w:pPr>
        <w:pStyle w:val="QDisplayLogic"/>
        <w:keepNext/>
        <w:ind w:firstLine="400"/>
      </w:pPr>
      <w:r>
        <w:t>Or * Health condition, disability or illness Are your day-to-day activities limited because of a hea... = Yes, limited a little</w:t>
      </w:r>
    </w:p>
    <w:p w14:paraId="4A82C780" w14:textId="77777777" w:rsidR="00241612" w:rsidRDefault="00241612" w:rsidP="00241612"/>
    <w:p w14:paraId="162C5D75" w14:textId="77777777" w:rsidR="00241612" w:rsidRDefault="00241612" w:rsidP="00241612">
      <w:pPr>
        <w:keepNext/>
      </w:pPr>
      <w:r>
        <w:t>Q10 * What is your health condition, disability or illness? </w:t>
      </w:r>
      <w:r>
        <w:br/>
        <w:t xml:space="preserve">     </w:t>
      </w:r>
      <w:r>
        <w:br/>
        <w:t>Please select all that apply.</w:t>
      </w:r>
    </w:p>
    <w:p w14:paraId="3F0A10D2" w14:textId="77777777" w:rsidR="00241612" w:rsidRDefault="00241612" w:rsidP="00241612">
      <w:pPr>
        <w:pStyle w:val="ListParagraph"/>
        <w:keepNext/>
        <w:numPr>
          <w:ilvl w:val="0"/>
          <w:numId w:val="13"/>
        </w:numPr>
        <w:contextualSpacing w:val="0"/>
        <w:sectPr w:rsidR="00241612">
          <w:footerReference w:type="even" r:id="rId10"/>
          <w:pgSz w:w="12240" w:h="15840"/>
          <w:pgMar w:top="1440" w:right="1440" w:bottom="1440" w:left="1440" w:header="720" w:footer="720" w:gutter="0"/>
          <w:pgNumType w:start="1"/>
          <w:cols w:space="720"/>
        </w:sectPr>
      </w:pPr>
    </w:p>
    <w:p w14:paraId="00340E6D" w14:textId="77777777" w:rsidR="00241612" w:rsidRDefault="00241612" w:rsidP="00241612">
      <w:pPr>
        <w:pStyle w:val="ListParagraph"/>
        <w:keepNext/>
        <w:numPr>
          <w:ilvl w:val="0"/>
          <w:numId w:val="13"/>
        </w:numPr>
        <w:contextualSpacing w:val="0"/>
      </w:pPr>
      <w:r>
        <w:lastRenderedPageBreak/>
        <w:t xml:space="preserve">ADHD - Attention Deficit Hyperactivity Disorder </w:t>
      </w:r>
    </w:p>
    <w:p w14:paraId="681A1FAC" w14:textId="77777777" w:rsidR="00241612" w:rsidRDefault="00241612" w:rsidP="00241612">
      <w:pPr>
        <w:pStyle w:val="ListParagraph"/>
        <w:keepNext/>
        <w:numPr>
          <w:ilvl w:val="0"/>
          <w:numId w:val="13"/>
        </w:numPr>
        <w:contextualSpacing w:val="0"/>
      </w:pPr>
      <w:r>
        <w:t xml:space="preserve">Alcohol or Drug Addiction </w:t>
      </w:r>
    </w:p>
    <w:p w14:paraId="4D3DEC8A" w14:textId="77777777" w:rsidR="00241612" w:rsidRDefault="00241612" w:rsidP="00241612">
      <w:pPr>
        <w:pStyle w:val="ListParagraph"/>
        <w:keepNext/>
        <w:numPr>
          <w:ilvl w:val="0"/>
          <w:numId w:val="13"/>
        </w:numPr>
        <w:contextualSpacing w:val="0"/>
      </w:pPr>
      <w:r>
        <w:t xml:space="preserve">Allergies (any that limit your day-to-day activity) </w:t>
      </w:r>
    </w:p>
    <w:p w14:paraId="5BA8574D" w14:textId="77777777" w:rsidR="00241612" w:rsidRDefault="00241612" w:rsidP="00241612">
      <w:pPr>
        <w:pStyle w:val="ListParagraph"/>
        <w:keepNext/>
        <w:numPr>
          <w:ilvl w:val="0"/>
          <w:numId w:val="13"/>
        </w:numPr>
        <w:contextualSpacing w:val="0"/>
      </w:pPr>
      <w:r>
        <w:t xml:space="preserve">Alzheimer's or dementia </w:t>
      </w:r>
    </w:p>
    <w:p w14:paraId="642A17C3" w14:textId="77777777" w:rsidR="00241612" w:rsidRDefault="00241612" w:rsidP="00241612">
      <w:pPr>
        <w:pStyle w:val="ListParagraph"/>
        <w:keepNext/>
        <w:numPr>
          <w:ilvl w:val="0"/>
          <w:numId w:val="13"/>
        </w:numPr>
        <w:contextualSpacing w:val="0"/>
      </w:pPr>
      <w:r>
        <w:t xml:space="preserve">Anxiety Disorder </w:t>
      </w:r>
    </w:p>
    <w:p w14:paraId="3DDE782B" w14:textId="77777777" w:rsidR="00241612" w:rsidRDefault="00241612" w:rsidP="00241612">
      <w:pPr>
        <w:pStyle w:val="ListParagraph"/>
        <w:keepNext/>
        <w:numPr>
          <w:ilvl w:val="0"/>
          <w:numId w:val="13"/>
        </w:numPr>
        <w:contextualSpacing w:val="0"/>
      </w:pPr>
      <w:r>
        <w:t xml:space="preserve">Arrhythmia (abnormal heart rate) or Atrial Fibrillation (irregular heart rate) </w:t>
      </w:r>
    </w:p>
    <w:p w14:paraId="1AB4EBC8" w14:textId="77777777" w:rsidR="00241612" w:rsidRDefault="00241612" w:rsidP="00241612">
      <w:pPr>
        <w:pStyle w:val="ListParagraph"/>
        <w:keepNext/>
        <w:numPr>
          <w:ilvl w:val="0"/>
          <w:numId w:val="13"/>
        </w:numPr>
        <w:contextualSpacing w:val="0"/>
      </w:pPr>
      <w:r>
        <w:t xml:space="preserve">Arthritis </w:t>
      </w:r>
    </w:p>
    <w:p w14:paraId="29C6092F" w14:textId="77777777" w:rsidR="00241612" w:rsidRDefault="00241612" w:rsidP="00241612">
      <w:pPr>
        <w:pStyle w:val="ListParagraph"/>
        <w:keepNext/>
        <w:numPr>
          <w:ilvl w:val="0"/>
          <w:numId w:val="13"/>
        </w:numPr>
        <w:contextualSpacing w:val="0"/>
      </w:pPr>
      <w:r>
        <w:t xml:space="preserve">Asthma </w:t>
      </w:r>
    </w:p>
    <w:p w14:paraId="2D5B2C63" w14:textId="77777777" w:rsidR="00241612" w:rsidRDefault="00241612" w:rsidP="00241612">
      <w:pPr>
        <w:pStyle w:val="ListParagraph"/>
        <w:keepNext/>
        <w:numPr>
          <w:ilvl w:val="0"/>
          <w:numId w:val="13"/>
        </w:numPr>
        <w:contextualSpacing w:val="0"/>
      </w:pPr>
      <w:r>
        <w:t xml:space="preserve">Autism and Asperger's </w:t>
      </w:r>
    </w:p>
    <w:p w14:paraId="1DC2A36A" w14:textId="77777777" w:rsidR="00241612" w:rsidRDefault="00241612" w:rsidP="00241612">
      <w:pPr>
        <w:pStyle w:val="ListParagraph"/>
        <w:keepNext/>
        <w:numPr>
          <w:ilvl w:val="0"/>
          <w:numId w:val="13"/>
        </w:numPr>
        <w:contextualSpacing w:val="0"/>
      </w:pPr>
      <w:r>
        <w:t xml:space="preserve">Bipolar Disorder </w:t>
      </w:r>
    </w:p>
    <w:p w14:paraId="4F03DDFE" w14:textId="77777777" w:rsidR="00241612" w:rsidRDefault="00241612" w:rsidP="00241612">
      <w:pPr>
        <w:pStyle w:val="ListParagraph"/>
        <w:keepNext/>
        <w:numPr>
          <w:ilvl w:val="0"/>
          <w:numId w:val="13"/>
        </w:numPr>
        <w:contextualSpacing w:val="0"/>
      </w:pPr>
      <w:r>
        <w:t xml:space="preserve">Cancer (please specify in next question) </w:t>
      </w:r>
    </w:p>
    <w:p w14:paraId="626833DC" w14:textId="77777777" w:rsidR="00241612" w:rsidRDefault="00241612" w:rsidP="00241612">
      <w:pPr>
        <w:pStyle w:val="ListParagraph"/>
        <w:keepNext/>
        <w:numPr>
          <w:ilvl w:val="0"/>
          <w:numId w:val="13"/>
        </w:numPr>
        <w:contextualSpacing w:val="0"/>
      </w:pPr>
      <w:r>
        <w:t xml:space="preserve">Carpal Tunnel Syndrome </w:t>
      </w:r>
    </w:p>
    <w:p w14:paraId="529A6FEA" w14:textId="77777777" w:rsidR="00241612" w:rsidRDefault="00241612" w:rsidP="00241612">
      <w:pPr>
        <w:pStyle w:val="ListParagraph"/>
        <w:keepNext/>
        <w:numPr>
          <w:ilvl w:val="0"/>
          <w:numId w:val="13"/>
        </w:numPr>
        <w:contextualSpacing w:val="0"/>
      </w:pPr>
      <w:r>
        <w:t xml:space="preserve">Chronic Migraines </w:t>
      </w:r>
    </w:p>
    <w:p w14:paraId="09C43A8E" w14:textId="77777777" w:rsidR="00241612" w:rsidRDefault="00241612" w:rsidP="00241612">
      <w:pPr>
        <w:pStyle w:val="ListParagraph"/>
        <w:keepNext/>
        <w:numPr>
          <w:ilvl w:val="0"/>
          <w:numId w:val="13"/>
        </w:numPr>
        <w:contextualSpacing w:val="0"/>
      </w:pPr>
      <w:r>
        <w:t xml:space="preserve">Chronic Pain </w:t>
      </w:r>
    </w:p>
    <w:p w14:paraId="48070532" w14:textId="77777777" w:rsidR="00241612" w:rsidRDefault="00241612" w:rsidP="00241612">
      <w:pPr>
        <w:pStyle w:val="ListParagraph"/>
        <w:keepNext/>
        <w:numPr>
          <w:ilvl w:val="0"/>
          <w:numId w:val="13"/>
        </w:numPr>
        <w:contextualSpacing w:val="0"/>
      </w:pPr>
      <w:r>
        <w:t xml:space="preserve">COPD (chronic obstructive pulmonary disease) and Emphysema </w:t>
      </w:r>
    </w:p>
    <w:p w14:paraId="505F1E10" w14:textId="77777777" w:rsidR="00241612" w:rsidRDefault="00241612" w:rsidP="00241612">
      <w:pPr>
        <w:pStyle w:val="ListParagraph"/>
        <w:keepNext/>
        <w:numPr>
          <w:ilvl w:val="0"/>
          <w:numId w:val="13"/>
        </w:numPr>
        <w:contextualSpacing w:val="0"/>
      </w:pPr>
      <w:r>
        <w:t xml:space="preserve">Coronary Artery Disease (including angina, peripheral vascular disease) </w:t>
      </w:r>
    </w:p>
    <w:p w14:paraId="6C112FEA" w14:textId="77777777" w:rsidR="00241612" w:rsidRDefault="00241612" w:rsidP="00241612">
      <w:pPr>
        <w:pStyle w:val="ListParagraph"/>
        <w:keepNext/>
        <w:numPr>
          <w:ilvl w:val="0"/>
          <w:numId w:val="13"/>
        </w:numPr>
        <w:contextualSpacing w:val="0"/>
      </w:pPr>
      <w:r>
        <w:t xml:space="preserve">Crohn's Disease </w:t>
      </w:r>
    </w:p>
    <w:p w14:paraId="6A68179F" w14:textId="77777777" w:rsidR="00241612" w:rsidRDefault="00241612" w:rsidP="00241612">
      <w:pPr>
        <w:pStyle w:val="ListParagraph"/>
        <w:keepNext/>
        <w:numPr>
          <w:ilvl w:val="0"/>
          <w:numId w:val="13"/>
        </w:numPr>
        <w:contextualSpacing w:val="0"/>
      </w:pPr>
      <w:r>
        <w:lastRenderedPageBreak/>
        <w:t xml:space="preserve">Degenerative Disc Disease </w:t>
      </w:r>
    </w:p>
    <w:p w14:paraId="365F1317" w14:textId="77777777" w:rsidR="00241612" w:rsidRDefault="00241612" w:rsidP="00241612">
      <w:pPr>
        <w:pStyle w:val="ListParagraph"/>
        <w:keepNext/>
        <w:numPr>
          <w:ilvl w:val="0"/>
          <w:numId w:val="13"/>
        </w:numPr>
        <w:contextualSpacing w:val="0"/>
      </w:pPr>
      <w:r>
        <w:t xml:space="preserve">Depression </w:t>
      </w:r>
    </w:p>
    <w:p w14:paraId="786C3B82" w14:textId="77777777" w:rsidR="00241612" w:rsidRDefault="00241612" w:rsidP="00241612">
      <w:pPr>
        <w:pStyle w:val="ListParagraph"/>
        <w:keepNext/>
        <w:numPr>
          <w:ilvl w:val="0"/>
          <w:numId w:val="13"/>
        </w:numPr>
        <w:contextualSpacing w:val="0"/>
      </w:pPr>
      <w:r>
        <w:t xml:space="preserve">Disorders of the Spine </w:t>
      </w:r>
    </w:p>
    <w:p w14:paraId="6B33E87A" w14:textId="77777777" w:rsidR="00241612" w:rsidRDefault="00241612" w:rsidP="00241612">
      <w:pPr>
        <w:pStyle w:val="ListParagraph"/>
        <w:keepNext/>
        <w:numPr>
          <w:ilvl w:val="0"/>
          <w:numId w:val="13"/>
        </w:numPr>
        <w:contextualSpacing w:val="0"/>
      </w:pPr>
      <w:r>
        <w:t xml:space="preserve">Epilepsy or seizure disorder </w:t>
      </w:r>
    </w:p>
    <w:p w14:paraId="416A9312" w14:textId="77777777" w:rsidR="00241612" w:rsidRDefault="00241612" w:rsidP="00241612">
      <w:pPr>
        <w:pStyle w:val="ListParagraph"/>
        <w:keepNext/>
        <w:numPr>
          <w:ilvl w:val="0"/>
          <w:numId w:val="13"/>
        </w:numPr>
        <w:contextualSpacing w:val="0"/>
      </w:pPr>
      <w:r>
        <w:t xml:space="preserve">Fibromyalgia </w:t>
      </w:r>
    </w:p>
    <w:p w14:paraId="3098F208" w14:textId="77777777" w:rsidR="00241612" w:rsidRDefault="00241612" w:rsidP="00241612">
      <w:pPr>
        <w:pStyle w:val="ListParagraph"/>
        <w:keepNext/>
        <w:numPr>
          <w:ilvl w:val="0"/>
          <w:numId w:val="13"/>
        </w:numPr>
        <w:contextualSpacing w:val="0"/>
      </w:pPr>
      <w:r>
        <w:t xml:space="preserve">Gout </w:t>
      </w:r>
    </w:p>
    <w:p w14:paraId="7689E43C" w14:textId="77777777" w:rsidR="00241612" w:rsidRDefault="00241612" w:rsidP="00241612">
      <w:pPr>
        <w:pStyle w:val="ListParagraph"/>
        <w:keepNext/>
        <w:numPr>
          <w:ilvl w:val="0"/>
          <w:numId w:val="13"/>
        </w:numPr>
        <w:contextualSpacing w:val="0"/>
      </w:pPr>
      <w:r>
        <w:t xml:space="preserve">Hearing loss or impairment </w:t>
      </w:r>
    </w:p>
    <w:p w14:paraId="2305CF01" w14:textId="77777777" w:rsidR="00241612" w:rsidRDefault="00241612" w:rsidP="00241612">
      <w:pPr>
        <w:pStyle w:val="ListParagraph"/>
        <w:keepNext/>
        <w:numPr>
          <w:ilvl w:val="0"/>
          <w:numId w:val="13"/>
        </w:numPr>
        <w:contextualSpacing w:val="0"/>
      </w:pPr>
      <w:r>
        <w:t xml:space="preserve">Heart Failure </w:t>
      </w:r>
    </w:p>
    <w:p w14:paraId="30E320EC" w14:textId="77777777" w:rsidR="00241612" w:rsidRDefault="00241612" w:rsidP="00241612">
      <w:pPr>
        <w:pStyle w:val="ListParagraph"/>
        <w:keepNext/>
        <w:numPr>
          <w:ilvl w:val="0"/>
          <w:numId w:val="13"/>
        </w:numPr>
        <w:contextualSpacing w:val="0"/>
      </w:pPr>
      <w:r>
        <w:t xml:space="preserve">Hepatitis </w:t>
      </w:r>
    </w:p>
    <w:p w14:paraId="1472C31F" w14:textId="77777777" w:rsidR="00241612" w:rsidRDefault="00241612" w:rsidP="00241612">
      <w:pPr>
        <w:pStyle w:val="ListParagraph"/>
        <w:keepNext/>
        <w:numPr>
          <w:ilvl w:val="0"/>
          <w:numId w:val="13"/>
        </w:numPr>
        <w:contextualSpacing w:val="0"/>
      </w:pPr>
      <w:r>
        <w:t xml:space="preserve">High Blood Pressure (Hypertension) </w:t>
      </w:r>
    </w:p>
    <w:p w14:paraId="11B43762" w14:textId="77777777" w:rsidR="00241612" w:rsidRDefault="00241612" w:rsidP="00241612">
      <w:pPr>
        <w:pStyle w:val="ListParagraph"/>
        <w:keepNext/>
        <w:numPr>
          <w:ilvl w:val="0"/>
          <w:numId w:val="13"/>
        </w:numPr>
        <w:contextualSpacing w:val="0"/>
      </w:pPr>
      <w:r>
        <w:t xml:space="preserve">Interstitial Cystitis </w:t>
      </w:r>
    </w:p>
    <w:p w14:paraId="49BD6A24" w14:textId="77777777" w:rsidR="00241612" w:rsidRDefault="00241612" w:rsidP="00241612">
      <w:pPr>
        <w:pStyle w:val="ListParagraph"/>
        <w:keepNext/>
        <w:numPr>
          <w:ilvl w:val="0"/>
          <w:numId w:val="13"/>
        </w:numPr>
        <w:contextualSpacing w:val="0"/>
      </w:pPr>
      <w:r>
        <w:t xml:space="preserve">Irritable Bowel Syndrome </w:t>
      </w:r>
    </w:p>
    <w:p w14:paraId="029DC21F" w14:textId="77777777" w:rsidR="00241612" w:rsidRDefault="00241612" w:rsidP="00241612">
      <w:pPr>
        <w:pStyle w:val="ListParagraph"/>
        <w:keepNext/>
        <w:numPr>
          <w:ilvl w:val="0"/>
          <w:numId w:val="13"/>
        </w:numPr>
        <w:contextualSpacing w:val="0"/>
      </w:pPr>
      <w:r>
        <w:t xml:space="preserve">Kidney failure or Chronic kidney disease </w:t>
      </w:r>
    </w:p>
    <w:p w14:paraId="792CC6F8" w14:textId="77777777" w:rsidR="00241612" w:rsidRDefault="00241612" w:rsidP="00241612">
      <w:pPr>
        <w:pStyle w:val="ListParagraph"/>
        <w:keepNext/>
        <w:numPr>
          <w:ilvl w:val="0"/>
          <w:numId w:val="13"/>
        </w:numPr>
        <w:contextualSpacing w:val="0"/>
      </w:pPr>
      <w:r>
        <w:t xml:space="preserve">Learning disability (e.g., dyslexia, dyspraxia) </w:t>
      </w:r>
    </w:p>
    <w:p w14:paraId="45DA22A3" w14:textId="77777777" w:rsidR="00241612" w:rsidRDefault="00241612" w:rsidP="00241612">
      <w:pPr>
        <w:pStyle w:val="ListParagraph"/>
        <w:keepNext/>
        <w:numPr>
          <w:ilvl w:val="0"/>
          <w:numId w:val="13"/>
        </w:numPr>
        <w:contextualSpacing w:val="0"/>
      </w:pPr>
      <w:r>
        <w:t xml:space="preserve">Liver Disease </w:t>
      </w:r>
    </w:p>
    <w:p w14:paraId="5C6FB270" w14:textId="77777777" w:rsidR="00241612" w:rsidRDefault="00241612" w:rsidP="00241612">
      <w:pPr>
        <w:pStyle w:val="ListParagraph"/>
        <w:keepNext/>
        <w:numPr>
          <w:ilvl w:val="0"/>
          <w:numId w:val="13"/>
        </w:numPr>
        <w:contextualSpacing w:val="0"/>
      </w:pPr>
      <w:r>
        <w:t xml:space="preserve">Lupus, or Systemic Lupus Erythematosus (SLE) </w:t>
      </w:r>
    </w:p>
    <w:p w14:paraId="441D49C1" w14:textId="77777777" w:rsidR="00241612" w:rsidRDefault="00241612" w:rsidP="00241612">
      <w:pPr>
        <w:pStyle w:val="ListParagraph"/>
        <w:keepNext/>
        <w:numPr>
          <w:ilvl w:val="0"/>
          <w:numId w:val="13"/>
        </w:numPr>
        <w:contextualSpacing w:val="0"/>
      </w:pPr>
      <w:r>
        <w:t xml:space="preserve">Lyme Disease </w:t>
      </w:r>
    </w:p>
    <w:p w14:paraId="32A34D80" w14:textId="77777777" w:rsidR="00241612" w:rsidRDefault="00241612" w:rsidP="00241612">
      <w:pPr>
        <w:pStyle w:val="ListParagraph"/>
        <w:keepNext/>
        <w:numPr>
          <w:ilvl w:val="0"/>
          <w:numId w:val="13"/>
        </w:numPr>
        <w:contextualSpacing w:val="0"/>
      </w:pPr>
      <w:r>
        <w:t xml:space="preserve">Multiple Sclerosis (MS) </w:t>
      </w:r>
    </w:p>
    <w:p w14:paraId="3DE0FFEA" w14:textId="77777777" w:rsidR="00241612" w:rsidRDefault="00241612" w:rsidP="00241612">
      <w:pPr>
        <w:pStyle w:val="ListParagraph"/>
        <w:keepNext/>
        <w:numPr>
          <w:ilvl w:val="0"/>
          <w:numId w:val="13"/>
        </w:numPr>
        <w:contextualSpacing w:val="0"/>
      </w:pPr>
      <w:r>
        <w:lastRenderedPageBreak/>
        <w:t xml:space="preserve">Neuropathy, Peripheral Neuropathy </w:t>
      </w:r>
    </w:p>
    <w:p w14:paraId="7BC69ABB" w14:textId="77777777" w:rsidR="00241612" w:rsidRDefault="00241612" w:rsidP="00241612">
      <w:pPr>
        <w:pStyle w:val="ListParagraph"/>
        <w:keepNext/>
        <w:numPr>
          <w:ilvl w:val="0"/>
          <w:numId w:val="13"/>
        </w:numPr>
        <w:contextualSpacing w:val="0"/>
      </w:pPr>
      <w:r>
        <w:t xml:space="preserve">Obesity </w:t>
      </w:r>
    </w:p>
    <w:p w14:paraId="0D2AF943" w14:textId="77777777" w:rsidR="00241612" w:rsidRDefault="00241612" w:rsidP="00241612">
      <w:pPr>
        <w:pStyle w:val="ListParagraph"/>
        <w:keepNext/>
        <w:numPr>
          <w:ilvl w:val="0"/>
          <w:numId w:val="13"/>
        </w:numPr>
        <w:contextualSpacing w:val="0"/>
      </w:pPr>
      <w:r>
        <w:t xml:space="preserve">Organic Mental Disorders (including Organic Brain Syndrome) </w:t>
      </w:r>
    </w:p>
    <w:p w14:paraId="44A94699" w14:textId="77777777" w:rsidR="00241612" w:rsidRDefault="00241612" w:rsidP="00241612">
      <w:pPr>
        <w:pStyle w:val="ListParagraph"/>
        <w:keepNext/>
        <w:numPr>
          <w:ilvl w:val="0"/>
          <w:numId w:val="13"/>
        </w:numPr>
        <w:contextualSpacing w:val="0"/>
      </w:pPr>
      <w:r>
        <w:t xml:space="preserve">Osteoporosis </w:t>
      </w:r>
    </w:p>
    <w:p w14:paraId="2D062B75" w14:textId="77777777" w:rsidR="00241612" w:rsidRDefault="00241612" w:rsidP="00241612">
      <w:pPr>
        <w:pStyle w:val="ListParagraph"/>
        <w:keepNext/>
        <w:numPr>
          <w:ilvl w:val="0"/>
          <w:numId w:val="13"/>
        </w:numPr>
        <w:contextualSpacing w:val="0"/>
      </w:pPr>
      <w:r>
        <w:t xml:space="preserve">Panic Attacks </w:t>
      </w:r>
    </w:p>
    <w:p w14:paraId="60BDF31B" w14:textId="77777777" w:rsidR="00241612" w:rsidRDefault="00241612" w:rsidP="00241612">
      <w:pPr>
        <w:pStyle w:val="ListParagraph"/>
        <w:keepNext/>
        <w:numPr>
          <w:ilvl w:val="0"/>
          <w:numId w:val="13"/>
        </w:numPr>
        <w:contextualSpacing w:val="0"/>
      </w:pPr>
      <w:r>
        <w:t xml:space="preserve">Parkinson's Disease </w:t>
      </w:r>
    </w:p>
    <w:p w14:paraId="72243736" w14:textId="77777777" w:rsidR="00241612" w:rsidRDefault="00241612" w:rsidP="00241612">
      <w:pPr>
        <w:pStyle w:val="ListParagraph"/>
        <w:keepNext/>
        <w:numPr>
          <w:ilvl w:val="0"/>
          <w:numId w:val="13"/>
        </w:numPr>
        <w:contextualSpacing w:val="0"/>
      </w:pPr>
      <w:r>
        <w:t xml:space="preserve">Post Traumatic Stress Disorder (PTSD) </w:t>
      </w:r>
    </w:p>
    <w:p w14:paraId="7266FBBD" w14:textId="77777777" w:rsidR="00241612" w:rsidRDefault="00241612" w:rsidP="00241612">
      <w:pPr>
        <w:pStyle w:val="ListParagraph"/>
        <w:keepNext/>
        <w:numPr>
          <w:ilvl w:val="0"/>
          <w:numId w:val="13"/>
        </w:numPr>
        <w:contextualSpacing w:val="0"/>
      </w:pPr>
      <w:r>
        <w:t xml:space="preserve">Reflex Sympathetic Dystrophy  (RSD) </w:t>
      </w:r>
    </w:p>
    <w:p w14:paraId="73D47BDE" w14:textId="77777777" w:rsidR="00241612" w:rsidRDefault="00241612" w:rsidP="00241612">
      <w:pPr>
        <w:pStyle w:val="ListParagraph"/>
        <w:keepNext/>
        <w:numPr>
          <w:ilvl w:val="0"/>
          <w:numId w:val="13"/>
        </w:numPr>
        <w:contextualSpacing w:val="0"/>
      </w:pPr>
      <w:r>
        <w:t xml:space="preserve">Rheumatoid Arthritis </w:t>
      </w:r>
    </w:p>
    <w:p w14:paraId="39A0D761" w14:textId="77777777" w:rsidR="00241612" w:rsidRDefault="00241612" w:rsidP="00241612">
      <w:pPr>
        <w:pStyle w:val="ListParagraph"/>
        <w:keepNext/>
        <w:numPr>
          <w:ilvl w:val="0"/>
          <w:numId w:val="13"/>
        </w:numPr>
        <w:contextualSpacing w:val="0"/>
      </w:pPr>
      <w:r>
        <w:t xml:space="preserve">Ruptured Disc </w:t>
      </w:r>
    </w:p>
    <w:p w14:paraId="6A737515" w14:textId="77777777" w:rsidR="00241612" w:rsidRDefault="00241612" w:rsidP="00241612">
      <w:pPr>
        <w:pStyle w:val="ListParagraph"/>
        <w:keepNext/>
        <w:numPr>
          <w:ilvl w:val="0"/>
          <w:numId w:val="13"/>
        </w:numPr>
        <w:contextualSpacing w:val="0"/>
      </w:pPr>
      <w:r>
        <w:t xml:space="preserve">Schizophrenia </w:t>
      </w:r>
    </w:p>
    <w:p w14:paraId="6A5FA674" w14:textId="77777777" w:rsidR="00241612" w:rsidRDefault="00241612" w:rsidP="00241612">
      <w:pPr>
        <w:pStyle w:val="ListParagraph"/>
        <w:keepNext/>
        <w:numPr>
          <w:ilvl w:val="0"/>
          <w:numId w:val="13"/>
        </w:numPr>
        <w:contextualSpacing w:val="0"/>
      </w:pPr>
      <w:r>
        <w:t xml:space="preserve">Scoliosis </w:t>
      </w:r>
    </w:p>
    <w:p w14:paraId="7281ABB2" w14:textId="77777777" w:rsidR="00241612" w:rsidRDefault="00241612" w:rsidP="00241612">
      <w:pPr>
        <w:pStyle w:val="ListParagraph"/>
        <w:keepNext/>
        <w:numPr>
          <w:ilvl w:val="0"/>
          <w:numId w:val="13"/>
        </w:numPr>
        <w:contextualSpacing w:val="0"/>
      </w:pPr>
      <w:r>
        <w:t xml:space="preserve">Sleep Apnoea </w:t>
      </w:r>
    </w:p>
    <w:p w14:paraId="73A4B9A8" w14:textId="77777777" w:rsidR="00241612" w:rsidRDefault="00241612" w:rsidP="00241612">
      <w:pPr>
        <w:pStyle w:val="ListParagraph"/>
        <w:keepNext/>
        <w:numPr>
          <w:ilvl w:val="0"/>
          <w:numId w:val="13"/>
        </w:numPr>
        <w:contextualSpacing w:val="0"/>
      </w:pPr>
      <w:r>
        <w:t xml:space="preserve">Stroke (TIA, CVA; Cerebrovascular Accident) </w:t>
      </w:r>
    </w:p>
    <w:p w14:paraId="117354C0" w14:textId="77777777" w:rsidR="00241612" w:rsidRDefault="00241612" w:rsidP="00241612">
      <w:pPr>
        <w:pStyle w:val="ListParagraph"/>
        <w:keepNext/>
        <w:numPr>
          <w:ilvl w:val="0"/>
          <w:numId w:val="13"/>
        </w:numPr>
        <w:contextualSpacing w:val="0"/>
      </w:pPr>
      <w:r>
        <w:t xml:space="preserve">Thyroid gland disorder </w:t>
      </w:r>
    </w:p>
    <w:p w14:paraId="108700D3" w14:textId="77777777" w:rsidR="00241612" w:rsidRDefault="00241612" w:rsidP="00241612">
      <w:pPr>
        <w:pStyle w:val="ListParagraph"/>
        <w:keepNext/>
        <w:numPr>
          <w:ilvl w:val="0"/>
          <w:numId w:val="13"/>
        </w:numPr>
        <w:contextualSpacing w:val="0"/>
      </w:pPr>
      <w:r>
        <w:t xml:space="preserve">Traumatic Brain Injury (TBI) </w:t>
      </w:r>
    </w:p>
    <w:p w14:paraId="26376589" w14:textId="77777777" w:rsidR="00241612" w:rsidRDefault="00241612" w:rsidP="00241612">
      <w:pPr>
        <w:pStyle w:val="ListParagraph"/>
        <w:keepNext/>
        <w:numPr>
          <w:ilvl w:val="0"/>
          <w:numId w:val="13"/>
        </w:numPr>
        <w:contextualSpacing w:val="0"/>
      </w:pPr>
      <w:r>
        <w:t xml:space="preserve">Type 1 Diabetes </w:t>
      </w:r>
    </w:p>
    <w:p w14:paraId="363F0C2A" w14:textId="77777777" w:rsidR="00241612" w:rsidRDefault="00241612" w:rsidP="00241612">
      <w:pPr>
        <w:pStyle w:val="ListParagraph"/>
        <w:keepNext/>
        <w:numPr>
          <w:ilvl w:val="0"/>
          <w:numId w:val="13"/>
        </w:numPr>
        <w:contextualSpacing w:val="0"/>
      </w:pPr>
      <w:r>
        <w:t xml:space="preserve">Type 2 Diabetes </w:t>
      </w:r>
    </w:p>
    <w:p w14:paraId="2BC28778" w14:textId="77777777" w:rsidR="00241612" w:rsidRDefault="00241612" w:rsidP="00241612">
      <w:pPr>
        <w:pStyle w:val="ListParagraph"/>
        <w:keepNext/>
        <w:numPr>
          <w:ilvl w:val="0"/>
          <w:numId w:val="13"/>
        </w:numPr>
        <w:contextualSpacing w:val="0"/>
      </w:pPr>
      <w:r>
        <w:lastRenderedPageBreak/>
        <w:t xml:space="preserve">Ulcerative Colitis </w:t>
      </w:r>
    </w:p>
    <w:p w14:paraId="60D3C2C2" w14:textId="77777777" w:rsidR="00241612" w:rsidRDefault="00241612" w:rsidP="00241612">
      <w:pPr>
        <w:pStyle w:val="ListParagraph"/>
        <w:keepNext/>
        <w:numPr>
          <w:ilvl w:val="0"/>
          <w:numId w:val="13"/>
        </w:numPr>
        <w:contextualSpacing w:val="0"/>
      </w:pPr>
      <w:r>
        <w:t xml:space="preserve">Venous Thromboembolism (DVT; Deep Venous Thrombosis &amp; Pulmonary Embolism) </w:t>
      </w:r>
    </w:p>
    <w:p w14:paraId="36E38736" w14:textId="77777777" w:rsidR="00241612" w:rsidRDefault="00241612" w:rsidP="00241612">
      <w:pPr>
        <w:pStyle w:val="ListParagraph"/>
        <w:keepNext/>
        <w:numPr>
          <w:ilvl w:val="0"/>
          <w:numId w:val="13"/>
        </w:numPr>
        <w:contextualSpacing w:val="0"/>
      </w:pPr>
      <w:r>
        <w:t xml:space="preserve">Vision loss or impairment </w:t>
      </w:r>
    </w:p>
    <w:p w14:paraId="51C6EA53" w14:textId="77777777" w:rsidR="00241612" w:rsidRDefault="00241612" w:rsidP="00241612">
      <w:pPr>
        <w:pStyle w:val="ListParagraph"/>
        <w:keepNext/>
        <w:numPr>
          <w:ilvl w:val="0"/>
          <w:numId w:val="13"/>
        </w:numPr>
        <w:contextualSpacing w:val="0"/>
      </w:pPr>
      <w:r>
        <w:t xml:space="preserve">Other (please specify in next question) </w:t>
      </w:r>
    </w:p>
    <w:p w14:paraId="57184579" w14:textId="77777777" w:rsidR="00241612" w:rsidRDefault="00241612" w:rsidP="00241612">
      <w:pPr>
        <w:sectPr w:rsidR="00241612" w:rsidSect="00EE28D8">
          <w:type w:val="continuous"/>
          <w:pgSz w:w="12240" w:h="15840"/>
          <w:pgMar w:top="1440" w:right="1041" w:bottom="1440" w:left="1134" w:header="720" w:footer="720" w:gutter="0"/>
          <w:pgNumType w:start="1"/>
          <w:cols w:num="2" w:space="26"/>
        </w:sectPr>
      </w:pPr>
    </w:p>
    <w:p w14:paraId="592E0C32" w14:textId="77777777" w:rsidR="00241612" w:rsidRDefault="00241612" w:rsidP="00241612"/>
    <w:p w14:paraId="5696C0D1" w14:textId="77777777" w:rsidR="00241612" w:rsidRDefault="00241612" w:rsidP="00241612">
      <w:pPr>
        <w:pStyle w:val="QuestionSeparator"/>
      </w:pPr>
    </w:p>
    <w:p w14:paraId="706FE5EB" w14:textId="77777777" w:rsidR="00241612" w:rsidRDefault="00241612" w:rsidP="00241612">
      <w:pPr>
        <w:pStyle w:val="QDisplayLogic"/>
        <w:keepNext/>
      </w:pPr>
      <w:r>
        <w:t>Display This Question:</w:t>
      </w:r>
    </w:p>
    <w:p w14:paraId="0FD459F7" w14:textId="77777777" w:rsidR="00241612" w:rsidRDefault="00241612" w:rsidP="00241612">
      <w:pPr>
        <w:pStyle w:val="QDisplayLogic"/>
        <w:keepNext/>
        <w:ind w:firstLine="400"/>
      </w:pPr>
      <w:r>
        <w:t>If * What is your health condition, disability or illness?    Please select all that apply. = Cancer (please specify in next question)</w:t>
      </w:r>
    </w:p>
    <w:p w14:paraId="608C1A4B" w14:textId="77777777" w:rsidR="00241612" w:rsidRDefault="00241612" w:rsidP="00241612">
      <w:pPr>
        <w:pStyle w:val="QDisplayLogic"/>
        <w:keepNext/>
        <w:ind w:firstLine="400"/>
      </w:pPr>
      <w:r>
        <w:t>Or * What is your health condition, disability or illness?    Please select all that apply. = Other (please specify in next question)</w:t>
      </w:r>
    </w:p>
    <w:p w14:paraId="79D9869C" w14:textId="77777777" w:rsidR="00241612" w:rsidRDefault="00241612" w:rsidP="00241612"/>
    <w:p w14:paraId="290E06EF" w14:textId="77777777" w:rsidR="00241612" w:rsidRDefault="00241612" w:rsidP="00241612">
      <w:pPr>
        <w:keepNext/>
      </w:pPr>
      <w:r>
        <w:t>Q11 If you ticked "cancer" or "other", please specify your condition, disability or illness:</w:t>
      </w:r>
    </w:p>
    <w:p w14:paraId="1A2CC6D5" w14:textId="77777777" w:rsidR="00241612" w:rsidRDefault="00241612" w:rsidP="00241612">
      <w:pPr>
        <w:pStyle w:val="TextEntryLine"/>
        <w:ind w:firstLine="400"/>
      </w:pPr>
      <w:r>
        <w:t>________________________________________________________________</w:t>
      </w:r>
    </w:p>
    <w:p w14:paraId="42D4A236" w14:textId="77777777" w:rsidR="00241612" w:rsidRDefault="00241612" w:rsidP="00241612"/>
    <w:p w14:paraId="725FBA5F" w14:textId="77777777" w:rsidR="00241612" w:rsidRDefault="00241612" w:rsidP="00241612">
      <w:pPr>
        <w:pStyle w:val="QuestionSeparator"/>
      </w:pPr>
    </w:p>
    <w:p w14:paraId="5D7DB6A9" w14:textId="77777777" w:rsidR="00241612" w:rsidRDefault="00241612" w:rsidP="00241612"/>
    <w:p w14:paraId="3AD55DD1" w14:textId="77777777" w:rsidR="00241612" w:rsidRDefault="00241612" w:rsidP="00241612">
      <w:pPr>
        <w:keepNext/>
      </w:pPr>
      <w:r>
        <w:t>Q12 Have you been pregnant within the last 12 months?</w:t>
      </w:r>
    </w:p>
    <w:p w14:paraId="267CEE66" w14:textId="77777777" w:rsidR="00241612" w:rsidRDefault="00241612" w:rsidP="00241612">
      <w:pPr>
        <w:pStyle w:val="ListParagraph"/>
        <w:keepNext/>
        <w:numPr>
          <w:ilvl w:val="0"/>
          <w:numId w:val="15"/>
        </w:numPr>
        <w:contextualSpacing w:val="0"/>
      </w:pPr>
      <w:r>
        <w:t xml:space="preserve">Yes </w:t>
      </w:r>
    </w:p>
    <w:p w14:paraId="21D27FDF" w14:textId="77777777" w:rsidR="00241612" w:rsidRDefault="00241612" w:rsidP="00241612">
      <w:pPr>
        <w:pStyle w:val="ListParagraph"/>
        <w:keepNext/>
        <w:numPr>
          <w:ilvl w:val="0"/>
          <w:numId w:val="15"/>
        </w:numPr>
        <w:contextualSpacing w:val="0"/>
      </w:pPr>
      <w:r>
        <w:t xml:space="preserve">No </w:t>
      </w:r>
    </w:p>
    <w:p w14:paraId="2380460F" w14:textId="77777777" w:rsidR="00241612" w:rsidRDefault="00241612" w:rsidP="00241612">
      <w:pPr>
        <w:pStyle w:val="ListParagraph"/>
        <w:keepNext/>
        <w:numPr>
          <w:ilvl w:val="0"/>
          <w:numId w:val="15"/>
        </w:numPr>
        <w:contextualSpacing w:val="0"/>
      </w:pPr>
      <w:r>
        <w:t xml:space="preserve">Would rather not say </w:t>
      </w:r>
    </w:p>
    <w:p w14:paraId="0B0C8232" w14:textId="77777777" w:rsidR="00241612" w:rsidRDefault="00241612" w:rsidP="00241612"/>
    <w:p w14:paraId="79EB7C58" w14:textId="77777777" w:rsidR="00241612" w:rsidRDefault="00241612" w:rsidP="00241612">
      <w:pPr>
        <w:pStyle w:val="QuestionSeparator"/>
      </w:pPr>
    </w:p>
    <w:p w14:paraId="5A0E4769" w14:textId="77777777" w:rsidR="00241612" w:rsidRDefault="00241612" w:rsidP="00241612"/>
    <w:p w14:paraId="70D66254" w14:textId="666FDC76" w:rsidR="00241612" w:rsidRDefault="00241612" w:rsidP="00241612">
      <w:pPr>
        <w:keepNext/>
      </w:pPr>
      <w:r>
        <w:lastRenderedPageBreak/>
        <w:t xml:space="preserve">Q13 * </w:t>
      </w:r>
      <w:r w:rsidR="0087571B" w:rsidRPr="0087571B">
        <w:rPr>
          <w:b/>
          <w:i/>
          <w:u w:val="single"/>
        </w:rPr>
        <w:t>parkrun</w:t>
      </w:r>
      <w:r>
        <w:rPr>
          <w:b/>
          <w:u w:val="single"/>
        </w:rPr>
        <w:t xml:space="preserve"> participation</w:t>
      </w:r>
      <w:r>
        <w:t xml:space="preserve">  </w:t>
      </w:r>
      <w:r>
        <w:br/>
        <w:t xml:space="preserve">Choose one option that best describes your current participation at </w:t>
      </w:r>
      <w:r w:rsidR="0087571B" w:rsidRPr="0087571B">
        <w:rPr>
          <w:i/>
        </w:rPr>
        <w:t>parkrun</w:t>
      </w:r>
      <w:r>
        <w:t>:</w:t>
      </w:r>
    </w:p>
    <w:p w14:paraId="6B8732E3" w14:textId="77777777" w:rsidR="00241612" w:rsidRDefault="00241612" w:rsidP="00241612">
      <w:pPr>
        <w:pStyle w:val="ListParagraph"/>
        <w:keepNext/>
        <w:numPr>
          <w:ilvl w:val="0"/>
          <w:numId w:val="15"/>
        </w:numPr>
        <w:contextualSpacing w:val="0"/>
      </w:pPr>
      <w:r>
        <w:t xml:space="preserve">Runner or walker only </w:t>
      </w:r>
    </w:p>
    <w:p w14:paraId="3CB830C4" w14:textId="77777777" w:rsidR="00241612" w:rsidRDefault="00241612" w:rsidP="00241612">
      <w:pPr>
        <w:pStyle w:val="ListParagraph"/>
        <w:keepNext/>
        <w:numPr>
          <w:ilvl w:val="0"/>
          <w:numId w:val="15"/>
        </w:numPr>
        <w:contextualSpacing w:val="0"/>
      </w:pPr>
      <w:r>
        <w:t xml:space="preserve">Volunteer only </w:t>
      </w:r>
    </w:p>
    <w:p w14:paraId="0133A440" w14:textId="77777777" w:rsidR="00241612" w:rsidRDefault="00241612" w:rsidP="00241612">
      <w:pPr>
        <w:pStyle w:val="ListParagraph"/>
        <w:keepNext/>
        <w:numPr>
          <w:ilvl w:val="0"/>
          <w:numId w:val="15"/>
        </w:numPr>
        <w:contextualSpacing w:val="0"/>
      </w:pPr>
      <w:r>
        <w:t xml:space="preserve">Runner or walker and volunteer </w:t>
      </w:r>
    </w:p>
    <w:p w14:paraId="3530E4F2" w14:textId="77777777" w:rsidR="00241612" w:rsidRDefault="00241612" w:rsidP="00241612">
      <w:pPr>
        <w:pStyle w:val="ListParagraph"/>
        <w:keepNext/>
        <w:numPr>
          <w:ilvl w:val="0"/>
          <w:numId w:val="15"/>
        </w:numPr>
        <w:contextualSpacing w:val="0"/>
      </w:pPr>
      <w:r>
        <w:t xml:space="preserve">Registered but not yet participated </w:t>
      </w:r>
    </w:p>
    <w:p w14:paraId="2FCBEC83" w14:textId="77777777" w:rsidR="00241612" w:rsidRDefault="00241612" w:rsidP="00241612"/>
    <w:p w14:paraId="3D3D1F57" w14:textId="77777777" w:rsidR="00241612" w:rsidRDefault="00241612" w:rsidP="00241612">
      <w:pPr>
        <w:pStyle w:val="QuestionSeparator"/>
        <w:spacing w:before="0"/>
      </w:pPr>
    </w:p>
    <w:tbl>
      <w:tblPr>
        <w:tblStyle w:val="QQuestionIconTable"/>
        <w:tblW w:w="50" w:type="auto"/>
        <w:tblLook w:val="07E0" w:firstRow="1" w:lastRow="1" w:firstColumn="1" w:lastColumn="1" w:noHBand="1" w:noVBand="1"/>
      </w:tblPr>
      <w:tblGrid>
        <w:gridCol w:w="50"/>
      </w:tblGrid>
      <w:tr w:rsidR="00241612" w14:paraId="20754C6F" w14:textId="77777777" w:rsidTr="00392ED1">
        <w:tc>
          <w:tcPr>
            <w:tcW w:w="50" w:type="dxa"/>
          </w:tcPr>
          <w:p w14:paraId="6CE82235" w14:textId="77777777" w:rsidR="00241612" w:rsidRDefault="00241612" w:rsidP="00392ED1">
            <w:pPr>
              <w:keepNext/>
            </w:pPr>
          </w:p>
        </w:tc>
      </w:tr>
    </w:tbl>
    <w:p w14:paraId="4F01F77E" w14:textId="77777777" w:rsidR="00241612" w:rsidRDefault="00241612" w:rsidP="00241612"/>
    <w:p w14:paraId="19808D52" w14:textId="77777777" w:rsidR="00241612" w:rsidRDefault="00241612" w:rsidP="00241612">
      <w:pPr>
        <w:keepNext/>
      </w:pPr>
      <w:r>
        <w:t xml:space="preserve">Q14 * Life satisfaction &amp; happiness     </w:t>
      </w:r>
      <w:r>
        <w:br/>
        <w:t>Overall, how satisfied are you with your life nowadays?</w:t>
      </w:r>
      <w:r>
        <w:br/>
        <w:t xml:space="preserve"> </w:t>
      </w:r>
      <w:r>
        <w:br/>
        <w:t xml:space="preserve"> Where 0 is 'not at all satisfied' and 10 is 'completely satisfied'. </w:t>
      </w:r>
      <w:r>
        <w:br/>
      </w:r>
      <w:r>
        <w:lastRenderedPageBreak/>
        <w:t xml:space="preserve"> </w:t>
      </w:r>
      <w:r>
        <w:br/>
        <w:t xml:space="preserve"> Please enter a number in the box below to indicate how satisfied you are with your life nowadays.</w:t>
      </w:r>
    </w:p>
    <w:p w14:paraId="73BA2F85" w14:textId="77777777" w:rsidR="00241612" w:rsidRDefault="00241612" w:rsidP="00241612">
      <w:pPr>
        <w:pStyle w:val="ListParagraph"/>
        <w:keepNext/>
        <w:numPr>
          <w:ilvl w:val="0"/>
          <w:numId w:val="15"/>
        </w:numPr>
        <w:contextualSpacing w:val="0"/>
      </w:pPr>
      <w:r>
        <w:t>Satisfaction nowadays =   ________________________________________________</w:t>
      </w:r>
    </w:p>
    <w:p w14:paraId="48BDEC04" w14:textId="77777777" w:rsidR="00241612" w:rsidRDefault="00241612" w:rsidP="00241612">
      <w:r>
        <w:rPr>
          <w:noProof/>
          <w:lang w:val="en-GB"/>
        </w:rPr>
        <w:drawing>
          <wp:inline distT="0" distB="0" distL="0" distR="0" wp14:anchorId="6909B36E" wp14:editId="343577DA">
            <wp:extent cx="742950" cy="32025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742175" cy="3199189"/>
                    </a:xfrm>
                    <a:prstGeom prst="rect">
                      <a:avLst/>
                    </a:prstGeom>
                    <a:ln>
                      <a:noFill/>
                    </a:ln>
                    <a:extLst>
                      <a:ext uri="{53640926-AAD7-44D8-BBD7-CCE9431645EC}">
                        <a14:shadowObscured xmlns:a14="http://schemas.microsoft.com/office/drawing/2010/main"/>
                      </a:ext>
                    </a:extLst>
                  </pic:spPr>
                </pic:pic>
              </a:graphicData>
            </a:graphic>
          </wp:inline>
        </w:drawing>
      </w:r>
    </w:p>
    <w:p w14:paraId="3914221B" w14:textId="77777777" w:rsidR="00241612" w:rsidRDefault="00241612" w:rsidP="00241612">
      <w:pPr>
        <w:pStyle w:val="QuestionSeparator"/>
        <w:spacing w:before="0"/>
      </w:pPr>
    </w:p>
    <w:p w14:paraId="546D38AE" w14:textId="77777777" w:rsidR="00241612" w:rsidRDefault="00241612" w:rsidP="00241612">
      <w:pPr>
        <w:keepNext/>
      </w:pPr>
      <w:r>
        <w:t>Q15 How happy did you feel yesterday?</w:t>
      </w:r>
      <w:r>
        <w:br/>
        <w:t xml:space="preserve"> </w:t>
      </w:r>
      <w:r>
        <w:br/>
        <w:t xml:space="preserve"> Where 0 is 'not at all happy' and 10 is 'completely happy'.</w:t>
      </w:r>
      <w:r>
        <w:br/>
        <w:t xml:space="preserve"> </w:t>
      </w:r>
      <w:r>
        <w:br/>
      </w:r>
      <w:r>
        <w:lastRenderedPageBreak/>
        <w:t xml:space="preserve"> Please enter a number in the box below to indicate how happy you felt yesterday.  </w:t>
      </w:r>
      <w:r>
        <w:br/>
        <w:t> </w:t>
      </w:r>
    </w:p>
    <w:p w14:paraId="7D244100" w14:textId="77777777" w:rsidR="00241612" w:rsidRDefault="00241612" w:rsidP="00241612">
      <w:pPr>
        <w:pStyle w:val="ListParagraph"/>
        <w:keepNext/>
        <w:numPr>
          <w:ilvl w:val="0"/>
          <w:numId w:val="15"/>
        </w:numPr>
        <w:contextualSpacing w:val="0"/>
      </w:pPr>
      <w:r>
        <w:t>Happiness yesterday =   ________________________________________________</w:t>
      </w:r>
    </w:p>
    <w:p w14:paraId="72DE9C60" w14:textId="77777777" w:rsidR="00241612" w:rsidRDefault="00241612" w:rsidP="00241612">
      <w:r>
        <w:rPr>
          <w:noProof/>
          <w:lang w:val="en-GB"/>
        </w:rPr>
        <w:drawing>
          <wp:inline distT="0" distB="0" distL="0" distR="0" wp14:anchorId="0243A776" wp14:editId="787C155B">
            <wp:extent cx="857750" cy="3790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email">
                      <a:extLst>
                        <a:ext uri="{28A0092B-C50C-407E-A947-70E740481C1C}">
                          <a14:useLocalDpi xmlns:a14="http://schemas.microsoft.com/office/drawing/2010/main"/>
                        </a:ext>
                      </a:extLst>
                    </a:blip>
                    <a:srcRect/>
                    <a:stretch/>
                  </pic:blipFill>
                  <pic:spPr bwMode="auto">
                    <a:xfrm>
                      <a:off x="0" y="0"/>
                      <a:ext cx="857750" cy="3790950"/>
                    </a:xfrm>
                    <a:prstGeom prst="rect">
                      <a:avLst/>
                    </a:prstGeom>
                    <a:ln>
                      <a:noFill/>
                    </a:ln>
                    <a:extLst>
                      <a:ext uri="{53640926-AAD7-44D8-BBD7-CCE9431645EC}">
                        <a14:shadowObscured xmlns:a14="http://schemas.microsoft.com/office/drawing/2010/main"/>
                      </a:ext>
                    </a:extLst>
                  </pic:spPr>
                </pic:pic>
              </a:graphicData>
            </a:graphic>
          </wp:inline>
        </w:drawing>
      </w:r>
    </w:p>
    <w:p w14:paraId="612206FC" w14:textId="77777777" w:rsidR="00241612" w:rsidRDefault="00241612" w:rsidP="00241612">
      <w:pPr>
        <w:pStyle w:val="QuestionSeparator"/>
      </w:pPr>
    </w:p>
    <w:p w14:paraId="7172D1FA" w14:textId="28412C4D" w:rsidR="00241612" w:rsidRDefault="00241612" w:rsidP="00241612">
      <w:pPr>
        <w:keepNext/>
      </w:pPr>
      <w:r>
        <w:t xml:space="preserve">Q16 </w:t>
      </w:r>
      <w:r>
        <w:rPr>
          <w:b/>
          <w:u w:val="single"/>
        </w:rPr>
        <w:t>Physical activity</w:t>
      </w:r>
      <w:r>
        <w:br/>
        <w:t xml:space="preserve"> We are interested in the physical activity </w:t>
      </w:r>
      <w:r w:rsidR="0087571B" w:rsidRPr="0087571B">
        <w:rPr>
          <w:i/>
        </w:rPr>
        <w:t>parkrun</w:t>
      </w:r>
      <w:r>
        <w:t>ners do as part of their everyday lives. </w:t>
      </w:r>
      <w:r>
        <w:br/>
        <w:t xml:space="preserve"> </w:t>
      </w:r>
      <w:r>
        <w:br/>
      </w:r>
      <w:r>
        <w:lastRenderedPageBreak/>
        <w:t xml:space="preserve"> Over the last 4 weeks, how often have you done at least 30 minutes of moderate exercise (</w:t>
      </w:r>
      <w:r>
        <w:rPr>
          <w:b/>
        </w:rPr>
        <w:t>enough to raise your breathing rate</w:t>
      </w:r>
      <w:r>
        <w:t>)?</w:t>
      </w:r>
    </w:p>
    <w:p w14:paraId="5CEE5B41" w14:textId="77777777" w:rsidR="00241612" w:rsidRDefault="00241612" w:rsidP="00241612">
      <w:pPr>
        <w:pStyle w:val="ListParagraph"/>
        <w:keepNext/>
        <w:numPr>
          <w:ilvl w:val="0"/>
          <w:numId w:val="15"/>
        </w:numPr>
        <w:contextualSpacing w:val="0"/>
      </w:pPr>
      <w:r>
        <w:t xml:space="preserve">Less than once per week </w:t>
      </w:r>
    </w:p>
    <w:p w14:paraId="3F2FBB22" w14:textId="77777777" w:rsidR="00241612" w:rsidRDefault="00241612" w:rsidP="00241612">
      <w:pPr>
        <w:pStyle w:val="ListParagraph"/>
        <w:keepNext/>
        <w:numPr>
          <w:ilvl w:val="0"/>
          <w:numId w:val="15"/>
        </w:numPr>
        <w:contextualSpacing w:val="0"/>
      </w:pPr>
      <w:r>
        <w:t xml:space="preserve">About once per week </w:t>
      </w:r>
    </w:p>
    <w:p w14:paraId="252ADE1F" w14:textId="77777777" w:rsidR="00241612" w:rsidRDefault="00241612" w:rsidP="00241612">
      <w:pPr>
        <w:pStyle w:val="ListParagraph"/>
        <w:keepNext/>
        <w:numPr>
          <w:ilvl w:val="0"/>
          <w:numId w:val="15"/>
        </w:numPr>
        <w:contextualSpacing w:val="0"/>
      </w:pPr>
      <w:r>
        <w:t xml:space="preserve">About twice per week </w:t>
      </w:r>
    </w:p>
    <w:p w14:paraId="78980BC6" w14:textId="77777777" w:rsidR="00241612" w:rsidRDefault="00241612" w:rsidP="00241612">
      <w:pPr>
        <w:pStyle w:val="ListParagraph"/>
        <w:keepNext/>
        <w:numPr>
          <w:ilvl w:val="0"/>
          <w:numId w:val="15"/>
        </w:numPr>
        <w:contextualSpacing w:val="0"/>
      </w:pPr>
      <w:r>
        <w:t xml:space="preserve">About three times per week </w:t>
      </w:r>
    </w:p>
    <w:p w14:paraId="7C0893D3" w14:textId="77777777" w:rsidR="00241612" w:rsidRDefault="00241612" w:rsidP="00241612">
      <w:pPr>
        <w:pStyle w:val="ListParagraph"/>
        <w:keepNext/>
        <w:numPr>
          <w:ilvl w:val="0"/>
          <w:numId w:val="15"/>
        </w:numPr>
        <w:contextualSpacing w:val="0"/>
      </w:pPr>
      <w:r>
        <w:t xml:space="preserve">Four or more times per week </w:t>
      </w:r>
    </w:p>
    <w:p w14:paraId="701C113E" w14:textId="77777777" w:rsidR="00241612" w:rsidRDefault="00241612" w:rsidP="00241612">
      <w:pPr>
        <w:pStyle w:val="ListParagraph"/>
        <w:keepNext/>
        <w:numPr>
          <w:ilvl w:val="0"/>
          <w:numId w:val="15"/>
        </w:numPr>
        <w:contextualSpacing w:val="0"/>
      </w:pPr>
      <w:r>
        <w:t xml:space="preserve">Rather not say/don't know </w:t>
      </w:r>
    </w:p>
    <w:p w14:paraId="7FCE60A5" w14:textId="77777777" w:rsidR="00241612" w:rsidRDefault="00241612" w:rsidP="00241612"/>
    <w:p w14:paraId="2B5E9427" w14:textId="77777777" w:rsidR="00241612" w:rsidRDefault="00241612" w:rsidP="00241612">
      <w:pPr>
        <w:pStyle w:val="QuestionSeparator"/>
      </w:pPr>
    </w:p>
    <w:p w14:paraId="66665988" w14:textId="77777777" w:rsidR="00241612" w:rsidRDefault="00241612" w:rsidP="00241612"/>
    <w:p w14:paraId="7F85AD8A" w14:textId="77777777" w:rsidR="00241612" w:rsidRDefault="00241612" w:rsidP="00241612">
      <w:pPr>
        <w:keepNext/>
      </w:pPr>
      <w:r>
        <w:t xml:space="preserve">Q17 In the </w:t>
      </w:r>
      <w:r>
        <w:rPr>
          <w:b/>
        </w:rPr>
        <w:t>past week</w:t>
      </w:r>
      <w:r>
        <w:t xml:space="preserve">, on how many days have you done a total of 30 minutes or more of physical activity, which was </w:t>
      </w:r>
      <w:r>
        <w:rPr>
          <w:b/>
        </w:rPr>
        <w:t>enough to raise your breathing rate</w:t>
      </w:r>
      <w:r>
        <w:t>. This may include sport, exercise, and brisk walking or cycling for recreation or to get to and from places, but should not include housework or physical activity that may be part of your job.</w:t>
      </w:r>
    </w:p>
    <w:p w14:paraId="465F7FFE" w14:textId="77777777" w:rsidR="00241612" w:rsidRDefault="00241612" w:rsidP="00241612">
      <w:pPr>
        <w:pStyle w:val="ListParagraph"/>
        <w:keepNext/>
        <w:numPr>
          <w:ilvl w:val="0"/>
          <w:numId w:val="15"/>
        </w:numPr>
        <w:contextualSpacing w:val="0"/>
      </w:pPr>
      <w:r>
        <w:t xml:space="preserve">0 days </w:t>
      </w:r>
    </w:p>
    <w:p w14:paraId="58BE0CA9" w14:textId="77777777" w:rsidR="00241612" w:rsidRDefault="00241612" w:rsidP="00241612">
      <w:pPr>
        <w:pStyle w:val="ListParagraph"/>
        <w:keepNext/>
        <w:numPr>
          <w:ilvl w:val="0"/>
          <w:numId w:val="15"/>
        </w:numPr>
        <w:contextualSpacing w:val="0"/>
      </w:pPr>
      <w:r>
        <w:t xml:space="preserve">1 days </w:t>
      </w:r>
    </w:p>
    <w:p w14:paraId="0DF8A3FD" w14:textId="77777777" w:rsidR="00241612" w:rsidRDefault="00241612" w:rsidP="00241612">
      <w:pPr>
        <w:pStyle w:val="ListParagraph"/>
        <w:keepNext/>
        <w:numPr>
          <w:ilvl w:val="0"/>
          <w:numId w:val="15"/>
        </w:numPr>
        <w:contextualSpacing w:val="0"/>
      </w:pPr>
      <w:r>
        <w:t xml:space="preserve">2 days </w:t>
      </w:r>
    </w:p>
    <w:p w14:paraId="16B7C64D" w14:textId="77777777" w:rsidR="00241612" w:rsidRDefault="00241612" w:rsidP="00241612">
      <w:pPr>
        <w:pStyle w:val="ListParagraph"/>
        <w:keepNext/>
        <w:numPr>
          <w:ilvl w:val="0"/>
          <w:numId w:val="15"/>
        </w:numPr>
        <w:contextualSpacing w:val="0"/>
      </w:pPr>
      <w:r>
        <w:t xml:space="preserve">3 days </w:t>
      </w:r>
    </w:p>
    <w:p w14:paraId="233F43F4" w14:textId="77777777" w:rsidR="00241612" w:rsidRDefault="00241612" w:rsidP="00241612">
      <w:pPr>
        <w:pStyle w:val="ListParagraph"/>
        <w:keepNext/>
        <w:numPr>
          <w:ilvl w:val="0"/>
          <w:numId w:val="15"/>
        </w:numPr>
        <w:contextualSpacing w:val="0"/>
      </w:pPr>
      <w:r>
        <w:t xml:space="preserve">4 days </w:t>
      </w:r>
    </w:p>
    <w:p w14:paraId="4D1EA229" w14:textId="77777777" w:rsidR="00241612" w:rsidRDefault="00241612" w:rsidP="00241612">
      <w:pPr>
        <w:pStyle w:val="ListParagraph"/>
        <w:keepNext/>
        <w:numPr>
          <w:ilvl w:val="0"/>
          <w:numId w:val="15"/>
        </w:numPr>
        <w:contextualSpacing w:val="0"/>
      </w:pPr>
      <w:r>
        <w:t xml:space="preserve">5 days </w:t>
      </w:r>
    </w:p>
    <w:p w14:paraId="2B3FD36A" w14:textId="77777777" w:rsidR="00241612" w:rsidRDefault="00241612" w:rsidP="00241612">
      <w:pPr>
        <w:pStyle w:val="ListParagraph"/>
        <w:keepNext/>
        <w:numPr>
          <w:ilvl w:val="0"/>
          <w:numId w:val="15"/>
        </w:numPr>
        <w:contextualSpacing w:val="0"/>
      </w:pPr>
      <w:r>
        <w:t xml:space="preserve">6 days </w:t>
      </w:r>
    </w:p>
    <w:p w14:paraId="4A9E5F27" w14:textId="77777777" w:rsidR="00241612" w:rsidRDefault="00241612" w:rsidP="00241612">
      <w:pPr>
        <w:pStyle w:val="ListParagraph"/>
        <w:keepNext/>
        <w:numPr>
          <w:ilvl w:val="0"/>
          <w:numId w:val="15"/>
        </w:numPr>
        <w:contextualSpacing w:val="0"/>
      </w:pPr>
      <w:r>
        <w:t xml:space="preserve">7 days </w:t>
      </w:r>
    </w:p>
    <w:p w14:paraId="38B5263F" w14:textId="77777777" w:rsidR="00241612" w:rsidRDefault="00241612" w:rsidP="00241612"/>
    <w:p w14:paraId="188918E1" w14:textId="77777777" w:rsidR="00241612" w:rsidRDefault="00241612" w:rsidP="00241612">
      <w:pPr>
        <w:pStyle w:val="QuestionSeparator"/>
      </w:pPr>
    </w:p>
    <w:p w14:paraId="5E8C28FB" w14:textId="77777777" w:rsidR="00241612" w:rsidRDefault="00241612" w:rsidP="00241612">
      <w:pPr>
        <w:pStyle w:val="QDisplayLogic"/>
        <w:keepNext/>
      </w:pPr>
      <w:r>
        <w:lastRenderedPageBreak/>
        <w:t>Display This Question:</w:t>
      </w:r>
    </w:p>
    <w:p w14:paraId="420D1CB2" w14:textId="63BF08D1"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unner or walker only</w:t>
      </w:r>
    </w:p>
    <w:p w14:paraId="0C12A7A4" w14:textId="1E76C83D" w:rsidR="00241612" w:rsidRDefault="00241612" w:rsidP="00241612">
      <w:pPr>
        <w:pStyle w:val="QDisplayLogic"/>
        <w:keepNext/>
        <w:ind w:firstLine="400"/>
      </w:pPr>
      <w:r>
        <w:t xml:space="preserve">Or * </w:t>
      </w:r>
      <w:r w:rsidR="0087571B" w:rsidRPr="0087571B">
        <w:t>parkrun</w:t>
      </w:r>
      <w:r>
        <w:t xml:space="preserve"> participation Choose one option that best describes your current participation at </w:t>
      </w:r>
      <w:r w:rsidR="0087571B" w:rsidRPr="0087571B">
        <w:t>parkrun</w:t>
      </w:r>
      <w:r>
        <w:t>: = Runner or walker and volunteer</w:t>
      </w:r>
    </w:p>
    <w:tbl>
      <w:tblPr>
        <w:tblStyle w:val="QQuestionIconTable"/>
        <w:tblW w:w="150" w:type="auto"/>
        <w:tblLook w:val="07E0" w:firstRow="1" w:lastRow="1" w:firstColumn="1" w:lastColumn="1" w:noHBand="1" w:noVBand="1"/>
      </w:tblPr>
      <w:tblGrid>
        <w:gridCol w:w="50"/>
        <w:gridCol w:w="50"/>
        <w:gridCol w:w="50"/>
      </w:tblGrid>
      <w:tr w:rsidR="00241612" w14:paraId="68EFF482" w14:textId="77777777" w:rsidTr="00392ED1">
        <w:tc>
          <w:tcPr>
            <w:tcW w:w="50" w:type="dxa"/>
          </w:tcPr>
          <w:p w14:paraId="42B6034A" w14:textId="77777777" w:rsidR="00241612" w:rsidRDefault="00241612" w:rsidP="00392ED1">
            <w:pPr>
              <w:keepNext/>
            </w:pPr>
          </w:p>
        </w:tc>
        <w:tc>
          <w:tcPr>
            <w:tcW w:w="50" w:type="dxa"/>
          </w:tcPr>
          <w:p w14:paraId="5BA8F703" w14:textId="77777777" w:rsidR="00241612" w:rsidRDefault="00241612" w:rsidP="00392ED1">
            <w:pPr>
              <w:keepNext/>
            </w:pPr>
          </w:p>
        </w:tc>
        <w:tc>
          <w:tcPr>
            <w:tcW w:w="50" w:type="dxa"/>
          </w:tcPr>
          <w:p w14:paraId="7C1912B7" w14:textId="77777777" w:rsidR="00241612" w:rsidRDefault="00241612" w:rsidP="00392ED1">
            <w:pPr>
              <w:keepNext/>
            </w:pPr>
          </w:p>
        </w:tc>
      </w:tr>
    </w:tbl>
    <w:p w14:paraId="58840D25" w14:textId="683F287E" w:rsidR="00241612" w:rsidRDefault="00241612" w:rsidP="00241612">
      <w:pPr>
        <w:keepNext/>
      </w:pPr>
      <w:r>
        <w:t xml:space="preserve">Q18 </w:t>
      </w:r>
      <w:r>
        <w:rPr>
          <w:b/>
          <w:u w:val="single"/>
        </w:rPr>
        <w:t xml:space="preserve">Motives for running or walking at </w:t>
      </w:r>
      <w:r w:rsidR="0087571B" w:rsidRPr="0087571B">
        <w:rPr>
          <w:b/>
          <w:i/>
          <w:u w:val="single"/>
        </w:rPr>
        <w:t>parkrun</w:t>
      </w:r>
      <w:r>
        <w:t xml:space="preserve">  </w:t>
      </w:r>
      <w:r>
        <w:br/>
        <w:t xml:space="preserve">What motivated you </w:t>
      </w:r>
      <w:r>
        <w:rPr>
          <w:b/>
        </w:rPr>
        <w:t>to first</w:t>
      </w:r>
      <w:r>
        <w:t xml:space="preserve"> participate at </w:t>
      </w:r>
      <w:r w:rsidR="0087571B" w:rsidRPr="0087571B">
        <w:rPr>
          <w:i/>
        </w:rPr>
        <w:t>parkrun</w:t>
      </w:r>
      <w:r>
        <w:t xml:space="preserve"> as a runner or walker?   </w:t>
      </w:r>
      <w:r>
        <w:br/>
        <w:t>Please tick a </w:t>
      </w:r>
      <w:r>
        <w:rPr>
          <w:b/>
        </w:rPr>
        <w:t>maximum of 3</w:t>
      </w:r>
      <w:r>
        <w:t>. </w:t>
      </w:r>
    </w:p>
    <w:p w14:paraId="5CF93030" w14:textId="77777777" w:rsidR="00241612" w:rsidRDefault="00241612" w:rsidP="00241612">
      <w:pPr>
        <w:pStyle w:val="ListParagraph"/>
        <w:keepNext/>
        <w:numPr>
          <w:ilvl w:val="0"/>
          <w:numId w:val="13"/>
        </w:numPr>
        <w:contextualSpacing w:val="0"/>
      </w:pPr>
      <w:r>
        <w:t xml:space="preserve">to improve my physical health </w:t>
      </w:r>
    </w:p>
    <w:p w14:paraId="5EBA82EB" w14:textId="77777777" w:rsidR="00241612" w:rsidRDefault="00241612" w:rsidP="00241612">
      <w:pPr>
        <w:pStyle w:val="ListParagraph"/>
        <w:keepNext/>
        <w:numPr>
          <w:ilvl w:val="0"/>
          <w:numId w:val="13"/>
        </w:numPr>
        <w:contextualSpacing w:val="0"/>
      </w:pPr>
      <w:r>
        <w:t xml:space="preserve">to improve my mental health </w:t>
      </w:r>
    </w:p>
    <w:p w14:paraId="343D5746" w14:textId="77777777" w:rsidR="00241612" w:rsidRDefault="00241612" w:rsidP="00241612">
      <w:pPr>
        <w:pStyle w:val="ListParagraph"/>
        <w:keepNext/>
        <w:numPr>
          <w:ilvl w:val="0"/>
          <w:numId w:val="13"/>
        </w:numPr>
        <w:contextualSpacing w:val="0"/>
      </w:pPr>
      <w:r>
        <w:t xml:space="preserve">to improve or manage my health condition, disability or illness </w:t>
      </w:r>
    </w:p>
    <w:p w14:paraId="3049F378" w14:textId="77777777" w:rsidR="00241612" w:rsidRDefault="00241612" w:rsidP="00241612">
      <w:pPr>
        <w:pStyle w:val="ListParagraph"/>
        <w:keepNext/>
        <w:numPr>
          <w:ilvl w:val="0"/>
          <w:numId w:val="13"/>
        </w:numPr>
        <w:contextualSpacing w:val="0"/>
      </w:pPr>
      <w:r>
        <w:t xml:space="preserve">to manage my weight </w:t>
      </w:r>
    </w:p>
    <w:p w14:paraId="200E10AC" w14:textId="77777777" w:rsidR="00241612" w:rsidRDefault="00241612" w:rsidP="00241612">
      <w:pPr>
        <w:pStyle w:val="ListParagraph"/>
        <w:keepNext/>
        <w:numPr>
          <w:ilvl w:val="0"/>
          <w:numId w:val="13"/>
        </w:numPr>
        <w:contextualSpacing w:val="0"/>
      </w:pPr>
      <w:r>
        <w:t xml:space="preserve">to improve my happiness </w:t>
      </w:r>
    </w:p>
    <w:p w14:paraId="56A2544D" w14:textId="77777777" w:rsidR="00241612" w:rsidRDefault="00241612" w:rsidP="00241612">
      <w:pPr>
        <w:pStyle w:val="ListParagraph"/>
        <w:keepNext/>
        <w:numPr>
          <w:ilvl w:val="0"/>
          <w:numId w:val="13"/>
        </w:numPr>
        <w:contextualSpacing w:val="0"/>
      </w:pPr>
      <w:r>
        <w:t xml:space="preserve">to meet new people  </w:t>
      </w:r>
    </w:p>
    <w:p w14:paraId="2C88E232" w14:textId="77777777" w:rsidR="00241612" w:rsidRDefault="00241612" w:rsidP="00241612">
      <w:pPr>
        <w:pStyle w:val="ListParagraph"/>
        <w:keepNext/>
        <w:numPr>
          <w:ilvl w:val="0"/>
          <w:numId w:val="13"/>
        </w:numPr>
        <w:contextualSpacing w:val="0"/>
      </w:pPr>
      <w:r>
        <w:t xml:space="preserve">to spend time with friends </w:t>
      </w:r>
    </w:p>
    <w:p w14:paraId="1A5A51F0" w14:textId="77777777" w:rsidR="00241612" w:rsidRDefault="00241612" w:rsidP="00241612">
      <w:pPr>
        <w:pStyle w:val="ListParagraph"/>
        <w:keepNext/>
        <w:numPr>
          <w:ilvl w:val="0"/>
          <w:numId w:val="13"/>
        </w:numPr>
        <w:contextualSpacing w:val="0"/>
      </w:pPr>
      <w:r>
        <w:t xml:space="preserve">to spend time with family </w:t>
      </w:r>
    </w:p>
    <w:p w14:paraId="16061964" w14:textId="77777777" w:rsidR="00241612" w:rsidRDefault="00241612" w:rsidP="00241612">
      <w:pPr>
        <w:pStyle w:val="ListParagraph"/>
        <w:keepNext/>
        <w:numPr>
          <w:ilvl w:val="0"/>
          <w:numId w:val="13"/>
        </w:numPr>
        <w:contextualSpacing w:val="0"/>
      </w:pPr>
      <w:r>
        <w:t xml:space="preserve">a health professional advised me to </w:t>
      </w:r>
    </w:p>
    <w:p w14:paraId="0308C376" w14:textId="77777777" w:rsidR="00241612" w:rsidRDefault="00241612" w:rsidP="00241612">
      <w:pPr>
        <w:pStyle w:val="ListParagraph"/>
        <w:keepNext/>
        <w:numPr>
          <w:ilvl w:val="0"/>
          <w:numId w:val="13"/>
        </w:numPr>
        <w:contextualSpacing w:val="0"/>
      </w:pPr>
      <w:r>
        <w:t xml:space="preserve">to compete with others </w:t>
      </w:r>
    </w:p>
    <w:p w14:paraId="023F26D7" w14:textId="77777777" w:rsidR="00241612" w:rsidRDefault="00241612" w:rsidP="00241612">
      <w:pPr>
        <w:pStyle w:val="ListParagraph"/>
        <w:keepNext/>
        <w:numPr>
          <w:ilvl w:val="0"/>
          <w:numId w:val="13"/>
        </w:numPr>
        <w:contextualSpacing w:val="0"/>
      </w:pPr>
      <w:r>
        <w:t xml:space="preserve">to spend time outdoors </w:t>
      </w:r>
    </w:p>
    <w:p w14:paraId="4BC1B696" w14:textId="77777777" w:rsidR="00241612" w:rsidRDefault="00241612" w:rsidP="00241612">
      <w:pPr>
        <w:pStyle w:val="ListParagraph"/>
        <w:keepNext/>
        <w:numPr>
          <w:ilvl w:val="0"/>
          <w:numId w:val="13"/>
        </w:numPr>
        <w:contextualSpacing w:val="0"/>
      </w:pPr>
      <w:r>
        <w:t xml:space="preserve">to be active in a safe environment </w:t>
      </w:r>
    </w:p>
    <w:p w14:paraId="618676F8" w14:textId="77777777" w:rsidR="00241612" w:rsidRDefault="00241612" w:rsidP="00241612">
      <w:pPr>
        <w:pStyle w:val="ListParagraph"/>
        <w:keepNext/>
        <w:numPr>
          <w:ilvl w:val="0"/>
          <w:numId w:val="13"/>
        </w:numPr>
        <w:contextualSpacing w:val="0"/>
      </w:pPr>
      <w:r>
        <w:t xml:space="preserve">to get a recorded time for a 5k </w:t>
      </w:r>
    </w:p>
    <w:p w14:paraId="7E8F0286" w14:textId="77777777" w:rsidR="00241612" w:rsidRDefault="00241612" w:rsidP="00241612">
      <w:pPr>
        <w:pStyle w:val="ListParagraph"/>
        <w:keepNext/>
        <w:numPr>
          <w:ilvl w:val="0"/>
          <w:numId w:val="13"/>
        </w:numPr>
        <w:contextualSpacing w:val="0"/>
      </w:pPr>
      <w:r>
        <w:lastRenderedPageBreak/>
        <w:t xml:space="preserve">my friends, family or colleagues encouraged me to </w:t>
      </w:r>
    </w:p>
    <w:p w14:paraId="4F60C73D" w14:textId="77777777" w:rsidR="00241612" w:rsidRDefault="00241612" w:rsidP="00241612">
      <w:pPr>
        <w:pStyle w:val="ListParagraph"/>
        <w:keepNext/>
        <w:numPr>
          <w:ilvl w:val="0"/>
          <w:numId w:val="13"/>
        </w:numPr>
        <w:contextualSpacing w:val="0"/>
      </w:pPr>
      <w:r>
        <w:t xml:space="preserve">it was part of a 'couch to 5k' programme </w:t>
      </w:r>
    </w:p>
    <w:p w14:paraId="4EC8530A" w14:textId="77777777" w:rsidR="00241612" w:rsidRDefault="00241612" w:rsidP="00241612">
      <w:pPr>
        <w:pStyle w:val="ListParagraph"/>
        <w:keepNext/>
        <w:numPr>
          <w:ilvl w:val="0"/>
          <w:numId w:val="13"/>
        </w:numPr>
        <w:contextualSpacing w:val="0"/>
      </w:pPr>
      <w:r>
        <w:t xml:space="preserve">to feel part of a community </w:t>
      </w:r>
    </w:p>
    <w:p w14:paraId="76268557" w14:textId="77777777" w:rsidR="00241612" w:rsidRDefault="00241612" w:rsidP="00241612">
      <w:pPr>
        <w:pStyle w:val="ListParagraph"/>
        <w:keepNext/>
        <w:numPr>
          <w:ilvl w:val="0"/>
          <w:numId w:val="13"/>
        </w:numPr>
        <w:contextualSpacing w:val="0"/>
      </w:pPr>
      <w:r>
        <w:t xml:space="preserve">to gain a sense of personal achievement </w:t>
      </w:r>
    </w:p>
    <w:p w14:paraId="3ED64B39" w14:textId="77777777" w:rsidR="00241612" w:rsidRDefault="00241612" w:rsidP="00241612">
      <w:pPr>
        <w:pStyle w:val="ListParagraph"/>
        <w:keepNext/>
        <w:numPr>
          <w:ilvl w:val="0"/>
          <w:numId w:val="13"/>
        </w:numPr>
        <w:contextualSpacing w:val="0"/>
      </w:pPr>
      <w:r>
        <w:t xml:space="preserve">to train for another sport/event </w:t>
      </w:r>
    </w:p>
    <w:p w14:paraId="3E10A3D9" w14:textId="77777777" w:rsidR="00241612" w:rsidRDefault="00241612" w:rsidP="00241612">
      <w:pPr>
        <w:pStyle w:val="ListParagraph"/>
        <w:keepNext/>
        <w:numPr>
          <w:ilvl w:val="0"/>
          <w:numId w:val="13"/>
        </w:numPr>
        <w:contextualSpacing w:val="0"/>
      </w:pPr>
      <w:r>
        <w:t xml:space="preserve">to raise money for charity </w:t>
      </w:r>
    </w:p>
    <w:p w14:paraId="1F6A8304" w14:textId="77777777" w:rsidR="00241612" w:rsidRDefault="00241612" w:rsidP="00241612">
      <w:pPr>
        <w:pStyle w:val="ListParagraph"/>
        <w:keepNext/>
        <w:numPr>
          <w:ilvl w:val="0"/>
          <w:numId w:val="13"/>
        </w:numPr>
        <w:contextualSpacing w:val="0"/>
      </w:pPr>
      <w:r>
        <w:t xml:space="preserve">to contribute to my  fitness </w:t>
      </w:r>
    </w:p>
    <w:p w14:paraId="5430F95C" w14:textId="77777777" w:rsidR="00241612" w:rsidRDefault="00241612" w:rsidP="00241612">
      <w:pPr>
        <w:pStyle w:val="ListParagraph"/>
        <w:keepNext/>
        <w:numPr>
          <w:ilvl w:val="0"/>
          <w:numId w:val="13"/>
        </w:numPr>
        <w:contextualSpacing w:val="0"/>
      </w:pPr>
      <w:r>
        <w:t>Other (please specify) ________________________________________________</w:t>
      </w:r>
    </w:p>
    <w:p w14:paraId="75DB0E25" w14:textId="77777777" w:rsidR="00241612" w:rsidRDefault="00241612" w:rsidP="00241612"/>
    <w:p w14:paraId="6FBA8578" w14:textId="77777777" w:rsidR="00241612" w:rsidRDefault="00241612" w:rsidP="00241612"/>
    <w:p w14:paraId="619F3950" w14:textId="77777777" w:rsidR="00241612" w:rsidRDefault="00241612" w:rsidP="00241612">
      <w:r>
        <w:t>*Answer choices are randomised</w:t>
      </w:r>
    </w:p>
    <w:p w14:paraId="3466A17B" w14:textId="77777777" w:rsidR="00241612" w:rsidRDefault="00241612" w:rsidP="00241612">
      <w:pPr>
        <w:pStyle w:val="QuestionSeparator"/>
      </w:pPr>
    </w:p>
    <w:p w14:paraId="604DC958" w14:textId="77777777" w:rsidR="00241612" w:rsidRDefault="00241612" w:rsidP="00241612">
      <w:pPr>
        <w:pStyle w:val="QDisplayLogic"/>
        <w:keepNext/>
      </w:pPr>
      <w:r>
        <w:lastRenderedPageBreak/>
        <w:t>Display This Question:</w:t>
      </w:r>
    </w:p>
    <w:p w14:paraId="233210C2" w14:textId="7D159A3C"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unner or walker and volunteer</w:t>
      </w:r>
    </w:p>
    <w:p w14:paraId="52B9A982" w14:textId="52A153E8" w:rsidR="00241612" w:rsidRDefault="00241612" w:rsidP="00241612">
      <w:pPr>
        <w:pStyle w:val="QDisplayLogic"/>
        <w:keepNext/>
        <w:ind w:firstLine="400"/>
      </w:pPr>
      <w:r>
        <w:t xml:space="preserve">Or * </w:t>
      </w:r>
      <w:r w:rsidR="0087571B" w:rsidRPr="0087571B">
        <w:t>parkrun</w:t>
      </w:r>
      <w:r>
        <w:t xml:space="preserve"> participation Choose one option that best describes your current participation at </w:t>
      </w:r>
      <w:r w:rsidR="0087571B" w:rsidRPr="0087571B">
        <w:t>parkrun</w:t>
      </w:r>
      <w:r>
        <w:t>: = Volunteer only</w:t>
      </w:r>
    </w:p>
    <w:tbl>
      <w:tblPr>
        <w:tblStyle w:val="QQuestionIconTable"/>
        <w:tblW w:w="150" w:type="auto"/>
        <w:tblLook w:val="07E0" w:firstRow="1" w:lastRow="1" w:firstColumn="1" w:lastColumn="1" w:noHBand="1" w:noVBand="1"/>
      </w:tblPr>
      <w:tblGrid>
        <w:gridCol w:w="50"/>
        <w:gridCol w:w="50"/>
        <w:gridCol w:w="50"/>
      </w:tblGrid>
      <w:tr w:rsidR="00241612" w14:paraId="2FA87A36" w14:textId="77777777" w:rsidTr="00392ED1">
        <w:tc>
          <w:tcPr>
            <w:tcW w:w="50" w:type="dxa"/>
          </w:tcPr>
          <w:p w14:paraId="37A8C18F" w14:textId="77777777" w:rsidR="00241612" w:rsidRDefault="00241612" w:rsidP="00392ED1">
            <w:pPr>
              <w:keepNext/>
            </w:pPr>
          </w:p>
        </w:tc>
        <w:tc>
          <w:tcPr>
            <w:tcW w:w="50" w:type="dxa"/>
          </w:tcPr>
          <w:p w14:paraId="601662EA" w14:textId="77777777" w:rsidR="00241612" w:rsidRDefault="00241612" w:rsidP="00392ED1">
            <w:pPr>
              <w:keepNext/>
            </w:pPr>
          </w:p>
        </w:tc>
        <w:tc>
          <w:tcPr>
            <w:tcW w:w="50" w:type="dxa"/>
          </w:tcPr>
          <w:p w14:paraId="55DD8E49" w14:textId="77777777" w:rsidR="00241612" w:rsidRDefault="00241612" w:rsidP="00392ED1">
            <w:pPr>
              <w:keepNext/>
            </w:pPr>
          </w:p>
        </w:tc>
      </w:tr>
    </w:tbl>
    <w:p w14:paraId="6D652E79" w14:textId="40E9F007" w:rsidR="00241612" w:rsidRDefault="00241612" w:rsidP="00241612">
      <w:pPr>
        <w:keepNext/>
      </w:pPr>
      <w:r>
        <w:t xml:space="preserve">Q19 </w:t>
      </w:r>
      <w:r>
        <w:rPr>
          <w:b/>
          <w:u w:val="single"/>
        </w:rPr>
        <w:t xml:space="preserve">Motives for volunteering at </w:t>
      </w:r>
      <w:r w:rsidR="0087571B" w:rsidRPr="0087571B">
        <w:rPr>
          <w:b/>
          <w:i/>
          <w:u w:val="single"/>
        </w:rPr>
        <w:t>parkrun</w:t>
      </w:r>
      <w:r>
        <w:t xml:space="preserve">  </w:t>
      </w:r>
      <w:r>
        <w:br/>
        <w:t xml:space="preserve">What motivated you </w:t>
      </w:r>
      <w:r>
        <w:rPr>
          <w:b/>
        </w:rPr>
        <w:t xml:space="preserve">to first </w:t>
      </w:r>
      <w:r>
        <w:t xml:space="preserve">volunteer at </w:t>
      </w:r>
      <w:r w:rsidR="0087571B" w:rsidRPr="0087571B">
        <w:rPr>
          <w:i/>
        </w:rPr>
        <w:t>parkrun</w:t>
      </w:r>
      <w:r>
        <w:t xml:space="preserve">?  </w:t>
      </w:r>
      <w:r>
        <w:br/>
        <w:t xml:space="preserve">Please tick a </w:t>
      </w:r>
      <w:r>
        <w:rPr>
          <w:b/>
        </w:rPr>
        <w:t>maximum of 3</w:t>
      </w:r>
      <w:r>
        <w:t>. </w:t>
      </w:r>
    </w:p>
    <w:p w14:paraId="5DB4D563" w14:textId="77777777" w:rsidR="00241612" w:rsidRDefault="00241612" w:rsidP="00241612">
      <w:pPr>
        <w:pStyle w:val="ListParagraph"/>
        <w:keepNext/>
        <w:numPr>
          <w:ilvl w:val="0"/>
          <w:numId w:val="13"/>
        </w:numPr>
        <w:contextualSpacing w:val="0"/>
      </w:pPr>
      <w:r>
        <w:t xml:space="preserve">to improve my physical health </w:t>
      </w:r>
    </w:p>
    <w:p w14:paraId="7D6B137F" w14:textId="77777777" w:rsidR="00241612" w:rsidRDefault="00241612" w:rsidP="00241612">
      <w:pPr>
        <w:pStyle w:val="ListParagraph"/>
        <w:keepNext/>
        <w:numPr>
          <w:ilvl w:val="0"/>
          <w:numId w:val="13"/>
        </w:numPr>
        <w:contextualSpacing w:val="0"/>
      </w:pPr>
      <w:r>
        <w:t xml:space="preserve">to improve my mental health </w:t>
      </w:r>
    </w:p>
    <w:p w14:paraId="0FD7FBDB" w14:textId="77777777" w:rsidR="00241612" w:rsidRDefault="00241612" w:rsidP="00241612">
      <w:pPr>
        <w:pStyle w:val="ListParagraph"/>
        <w:keepNext/>
        <w:numPr>
          <w:ilvl w:val="0"/>
          <w:numId w:val="13"/>
        </w:numPr>
        <w:contextualSpacing w:val="0"/>
      </w:pPr>
      <w:r>
        <w:t xml:space="preserve">to improve or manage my health condition, disability or illness </w:t>
      </w:r>
    </w:p>
    <w:p w14:paraId="6BE5B8D4" w14:textId="77777777" w:rsidR="00241612" w:rsidRDefault="00241612" w:rsidP="00241612">
      <w:pPr>
        <w:pStyle w:val="ListParagraph"/>
        <w:keepNext/>
        <w:numPr>
          <w:ilvl w:val="0"/>
          <w:numId w:val="13"/>
        </w:numPr>
        <w:contextualSpacing w:val="0"/>
      </w:pPr>
      <w:r>
        <w:t xml:space="preserve">to improve my happiness </w:t>
      </w:r>
    </w:p>
    <w:p w14:paraId="66F086AA" w14:textId="77777777" w:rsidR="00241612" w:rsidRDefault="00241612" w:rsidP="00241612">
      <w:pPr>
        <w:pStyle w:val="ListParagraph"/>
        <w:keepNext/>
        <w:numPr>
          <w:ilvl w:val="0"/>
          <w:numId w:val="13"/>
        </w:numPr>
        <w:contextualSpacing w:val="0"/>
      </w:pPr>
      <w:r>
        <w:t xml:space="preserve">to meet new people  </w:t>
      </w:r>
    </w:p>
    <w:p w14:paraId="346B0618" w14:textId="77777777" w:rsidR="00241612" w:rsidRDefault="00241612" w:rsidP="00241612">
      <w:pPr>
        <w:pStyle w:val="ListParagraph"/>
        <w:keepNext/>
        <w:numPr>
          <w:ilvl w:val="0"/>
          <w:numId w:val="13"/>
        </w:numPr>
        <w:contextualSpacing w:val="0"/>
      </w:pPr>
      <w:r>
        <w:t xml:space="preserve">to spend time with friends </w:t>
      </w:r>
    </w:p>
    <w:p w14:paraId="08D5947F" w14:textId="77777777" w:rsidR="00241612" w:rsidRDefault="00241612" w:rsidP="00241612">
      <w:pPr>
        <w:pStyle w:val="ListParagraph"/>
        <w:keepNext/>
        <w:numPr>
          <w:ilvl w:val="0"/>
          <w:numId w:val="13"/>
        </w:numPr>
        <w:contextualSpacing w:val="0"/>
      </w:pPr>
      <w:r>
        <w:t xml:space="preserve">to spend time with family </w:t>
      </w:r>
    </w:p>
    <w:p w14:paraId="04AE9472" w14:textId="77777777" w:rsidR="00241612" w:rsidRDefault="00241612" w:rsidP="00241612">
      <w:pPr>
        <w:pStyle w:val="ListParagraph"/>
        <w:keepNext/>
        <w:numPr>
          <w:ilvl w:val="0"/>
          <w:numId w:val="13"/>
        </w:numPr>
        <w:contextualSpacing w:val="0"/>
      </w:pPr>
      <w:r>
        <w:t xml:space="preserve">a health professional advised me to </w:t>
      </w:r>
    </w:p>
    <w:p w14:paraId="388197C1" w14:textId="77777777" w:rsidR="00241612" w:rsidRDefault="00241612" w:rsidP="00241612">
      <w:pPr>
        <w:pStyle w:val="ListParagraph"/>
        <w:keepNext/>
        <w:numPr>
          <w:ilvl w:val="0"/>
          <w:numId w:val="13"/>
        </w:numPr>
        <w:contextualSpacing w:val="0"/>
      </w:pPr>
      <w:r>
        <w:t xml:space="preserve">to spend time outdoors </w:t>
      </w:r>
    </w:p>
    <w:p w14:paraId="5EA7A5BF" w14:textId="77777777" w:rsidR="00241612" w:rsidRDefault="00241612" w:rsidP="00241612">
      <w:pPr>
        <w:pStyle w:val="ListParagraph"/>
        <w:keepNext/>
        <w:numPr>
          <w:ilvl w:val="0"/>
          <w:numId w:val="13"/>
        </w:numPr>
        <w:contextualSpacing w:val="0"/>
      </w:pPr>
      <w:r>
        <w:t xml:space="preserve">my friends, family or colleagues encouraged me to </w:t>
      </w:r>
    </w:p>
    <w:p w14:paraId="608E7A09" w14:textId="77777777" w:rsidR="00241612" w:rsidRDefault="00241612" w:rsidP="00241612">
      <w:pPr>
        <w:pStyle w:val="ListParagraph"/>
        <w:keepNext/>
        <w:numPr>
          <w:ilvl w:val="0"/>
          <w:numId w:val="13"/>
        </w:numPr>
        <w:contextualSpacing w:val="0"/>
      </w:pPr>
      <w:r>
        <w:t xml:space="preserve">it was part of a volunteering programme or course (e.g. Duke of Edinburgh) </w:t>
      </w:r>
    </w:p>
    <w:p w14:paraId="54EC8974" w14:textId="77777777" w:rsidR="00241612" w:rsidRDefault="00241612" w:rsidP="00241612">
      <w:pPr>
        <w:pStyle w:val="ListParagraph"/>
        <w:keepNext/>
        <w:numPr>
          <w:ilvl w:val="0"/>
          <w:numId w:val="13"/>
        </w:numPr>
        <w:contextualSpacing w:val="0"/>
      </w:pPr>
      <w:r>
        <w:t xml:space="preserve">to feel part of a community </w:t>
      </w:r>
    </w:p>
    <w:p w14:paraId="11620D59" w14:textId="77777777" w:rsidR="00241612" w:rsidRDefault="00241612" w:rsidP="00241612">
      <w:pPr>
        <w:pStyle w:val="ListParagraph"/>
        <w:keepNext/>
        <w:numPr>
          <w:ilvl w:val="0"/>
          <w:numId w:val="13"/>
        </w:numPr>
        <w:contextualSpacing w:val="0"/>
      </w:pPr>
      <w:r>
        <w:t xml:space="preserve">to gain recognition for my accomplishments </w:t>
      </w:r>
    </w:p>
    <w:p w14:paraId="79A6B983" w14:textId="77777777" w:rsidR="00241612" w:rsidRDefault="00241612" w:rsidP="00241612">
      <w:pPr>
        <w:pStyle w:val="ListParagraph"/>
        <w:keepNext/>
        <w:numPr>
          <w:ilvl w:val="0"/>
          <w:numId w:val="13"/>
        </w:numPr>
        <w:contextualSpacing w:val="0"/>
      </w:pPr>
      <w:r>
        <w:lastRenderedPageBreak/>
        <w:t xml:space="preserve">to help people </w:t>
      </w:r>
    </w:p>
    <w:p w14:paraId="0C27E0E9" w14:textId="77777777" w:rsidR="00241612" w:rsidRDefault="00241612" w:rsidP="00241612">
      <w:pPr>
        <w:pStyle w:val="ListParagraph"/>
        <w:keepNext/>
        <w:numPr>
          <w:ilvl w:val="0"/>
          <w:numId w:val="13"/>
        </w:numPr>
        <w:contextualSpacing w:val="0"/>
      </w:pPr>
      <w:r>
        <w:t xml:space="preserve">to fulfil a moral duty </w:t>
      </w:r>
    </w:p>
    <w:p w14:paraId="70EC0A1B" w14:textId="77777777" w:rsidR="00241612" w:rsidRDefault="00241612" w:rsidP="00241612">
      <w:pPr>
        <w:pStyle w:val="ListParagraph"/>
        <w:keepNext/>
        <w:numPr>
          <w:ilvl w:val="0"/>
          <w:numId w:val="13"/>
        </w:numPr>
        <w:contextualSpacing w:val="0"/>
      </w:pPr>
      <w:r>
        <w:t xml:space="preserve">to work with a team of people </w:t>
      </w:r>
    </w:p>
    <w:p w14:paraId="2A4CA83E" w14:textId="77777777" w:rsidR="00241612" w:rsidRDefault="00241612" w:rsidP="00241612">
      <w:pPr>
        <w:pStyle w:val="ListParagraph"/>
        <w:keepNext/>
        <w:numPr>
          <w:ilvl w:val="0"/>
          <w:numId w:val="13"/>
        </w:numPr>
        <w:contextualSpacing w:val="0"/>
      </w:pPr>
      <w:r>
        <w:t xml:space="preserve">to improve my CV / employability </w:t>
      </w:r>
    </w:p>
    <w:p w14:paraId="59DF24DE" w14:textId="3ADF19A8" w:rsidR="00241612" w:rsidRDefault="00241612" w:rsidP="00241612">
      <w:pPr>
        <w:pStyle w:val="ListParagraph"/>
        <w:keepNext/>
        <w:numPr>
          <w:ilvl w:val="0"/>
          <w:numId w:val="13"/>
        </w:numPr>
        <w:contextualSpacing w:val="0"/>
      </w:pPr>
      <w:r>
        <w:t xml:space="preserve">as a </w:t>
      </w:r>
      <w:r w:rsidR="0087571B" w:rsidRPr="0087571B">
        <w:rPr>
          <w:i/>
        </w:rPr>
        <w:t>parkrun</w:t>
      </w:r>
      <w:r>
        <w:t xml:space="preserve">ner, I felt obliged to volunteer </w:t>
      </w:r>
    </w:p>
    <w:p w14:paraId="60964A63" w14:textId="77777777" w:rsidR="00241612" w:rsidRDefault="00241612" w:rsidP="00241612">
      <w:pPr>
        <w:pStyle w:val="ListParagraph"/>
        <w:keepNext/>
        <w:numPr>
          <w:ilvl w:val="0"/>
          <w:numId w:val="13"/>
        </w:numPr>
        <w:contextualSpacing w:val="0"/>
      </w:pPr>
      <w:r>
        <w:t xml:space="preserve">to improve my confidence </w:t>
      </w:r>
    </w:p>
    <w:p w14:paraId="00B0ADD5" w14:textId="77777777" w:rsidR="00241612" w:rsidRDefault="00241612" w:rsidP="00241612">
      <w:pPr>
        <w:pStyle w:val="ListParagraph"/>
        <w:keepNext/>
        <w:numPr>
          <w:ilvl w:val="0"/>
          <w:numId w:val="13"/>
        </w:numPr>
        <w:contextualSpacing w:val="0"/>
      </w:pPr>
      <w:r>
        <w:t xml:space="preserve">it was a good use of my time </w:t>
      </w:r>
    </w:p>
    <w:p w14:paraId="15096D25" w14:textId="77777777" w:rsidR="00241612" w:rsidRDefault="00241612" w:rsidP="00241612">
      <w:pPr>
        <w:pStyle w:val="ListParagraph"/>
        <w:keepNext/>
        <w:numPr>
          <w:ilvl w:val="0"/>
          <w:numId w:val="13"/>
        </w:numPr>
        <w:contextualSpacing w:val="0"/>
      </w:pPr>
      <w:r>
        <w:t xml:space="preserve">to develop my skills </w:t>
      </w:r>
    </w:p>
    <w:p w14:paraId="25ACD0BA" w14:textId="77777777" w:rsidR="00241612" w:rsidRDefault="00241612" w:rsidP="00241612">
      <w:pPr>
        <w:pStyle w:val="ListParagraph"/>
        <w:keepNext/>
        <w:numPr>
          <w:ilvl w:val="0"/>
          <w:numId w:val="13"/>
        </w:numPr>
        <w:contextualSpacing w:val="0"/>
      </w:pPr>
      <w:r>
        <w:t xml:space="preserve">to gain a sense of personal achievement </w:t>
      </w:r>
    </w:p>
    <w:p w14:paraId="71D03BF5" w14:textId="77777777" w:rsidR="00241612" w:rsidRDefault="00241612" w:rsidP="00241612">
      <w:pPr>
        <w:pStyle w:val="ListParagraph"/>
        <w:keepNext/>
        <w:numPr>
          <w:ilvl w:val="0"/>
          <w:numId w:val="13"/>
        </w:numPr>
        <w:contextualSpacing w:val="0"/>
      </w:pPr>
      <w:r>
        <w:t xml:space="preserve">to contribute to my fitness </w:t>
      </w:r>
    </w:p>
    <w:p w14:paraId="5C991A07" w14:textId="77777777" w:rsidR="00241612" w:rsidRDefault="00241612" w:rsidP="00241612">
      <w:pPr>
        <w:pStyle w:val="ListParagraph"/>
        <w:keepNext/>
        <w:numPr>
          <w:ilvl w:val="0"/>
          <w:numId w:val="13"/>
        </w:numPr>
        <w:contextualSpacing w:val="0"/>
      </w:pPr>
      <w:r>
        <w:t>Other (please specify) ________________________________________________</w:t>
      </w:r>
    </w:p>
    <w:p w14:paraId="7888760D" w14:textId="77777777" w:rsidR="00241612" w:rsidRDefault="00241612" w:rsidP="00241612">
      <w:pPr>
        <w:pStyle w:val="ListParagraph"/>
        <w:keepNext/>
        <w:numPr>
          <w:ilvl w:val="0"/>
          <w:numId w:val="13"/>
        </w:numPr>
        <w:contextualSpacing w:val="0"/>
      </w:pPr>
      <w:r>
        <w:t xml:space="preserve">unable to walk or run (e.g. due to injury, illness or health condition) </w:t>
      </w:r>
    </w:p>
    <w:p w14:paraId="2625C610" w14:textId="77777777" w:rsidR="00241612" w:rsidRDefault="00241612" w:rsidP="00241612">
      <w:pPr>
        <w:pStyle w:val="ListParagraph"/>
        <w:keepNext/>
        <w:numPr>
          <w:ilvl w:val="0"/>
          <w:numId w:val="13"/>
        </w:numPr>
        <w:contextualSpacing w:val="0"/>
      </w:pPr>
      <w:r>
        <w:t xml:space="preserve">wanted a rest / recovery day </w:t>
      </w:r>
    </w:p>
    <w:p w14:paraId="122C18AD" w14:textId="77777777" w:rsidR="00241612" w:rsidRDefault="00241612" w:rsidP="00241612">
      <w:pPr>
        <w:pStyle w:val="ListParagraph"/>
        <w:keepNext/>
        <w:numPr>
          <w:ilvl w:val="0"/>
          <w:numId w:val="13"/>
        </w:numPr>
        <w:contextualSpacing w:val="0"/>
      </w:pPr>
      <w:r>
        <w:t xml:space="preserve">to give something back to the community </w:t>
      </w:r>
    </w:p>
    <w:p w14:paraId="40BB558D" w14:textId="77777777" w:rsidR="00241612" w:rsidRDefault="00241612" w:rsidP="00241612"/>
    <w:p w14:paraId="6DCDDE9B" w14:textId="77777777" w:rsidR="00241612" w:rsidRDefault="00241612" w:rsidP="00241612"/>
    <w:p w14:paraId="0DE1DF17" w14:textId="77777777" w:rsidR="00241612" w:rsidRDefault="00241612" w:rsidP="00241612"/>
    <w:p w14:paraId="2D3835B8" w14:textId="77777777" w:rsidR="00241612" w:rsidRDefault="00241612" w:rsidP="00241612"/>
    <w:p w14:paraId="6071AECE" w14:textId="77777777" w:rsidR="00241612" w:rsidRDefault="00241612" w:rsidP="00241612">
      <w:r>
        <w:t>*Answer choices are randomised</w:t>
      </w:r>
    </w:p>
    <w:p w14:paraId="044C024F" w14:textId="77777777" w:rsidR="00241612" w:rsidRDefault="00241612" w:rsidP="00241612"/>
    <w:p w14:paraId="730152A2"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5C190F7B" w14:textId="77777777" w:rsidTr="00392ED1">
        <w:trPr>
          <w:trHeight w:val="300"/>
        </w:trPr>
        <w:tc>
          <w:tcPr>
            <w:tcW w:w="1368" w:type="dxa"/>
            <w:tcBorders>
              <w:top w:val="nil"/>
              <w:left w:val="nil"/>
              <w:bottom w:val="nil"/>
              <w:right w:val="nil"/>
            </w:tcBorders>
          </w:tcPr>
          <w:p w14:paraId="14CC0B10"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72D1222D" w14:textId="77777777" w:rsidR="00241612" w:rsidRDefault="00241612" w:rsidP="00392ED1">
            <w:pPr>
              <w:pBdr>
                <w:top w:val="single" w:sz="8" w:space="0" w:color="CCCCCC"/>
              </w:pBdr>
              <w:spacing w:before="120" w:after="120" w:line="120" w:lineRule="auto"/>
              <w:jc w:val="center"/>
              <w:rPr>
                <w:color w:val="CCCCCC"/>
              </w:rPr>
            </w:pPr>
          </w:p>
        </w:tc>
      </w:tr>
    </w:tbl>
    <w:p w14:paraId="4873DAB1" w14:textId="77777777" w:rsidR="00241612" w:rsidRDefault="00241612" w:rsidP="00241612">
      <w:r>
        <w:br w:type="page"/>
      </w:r>
    </w:p>
    <w:p w14:paraId="1F999F8E" w14:textId="77777777" w:rsidR="00241612" w:rsidRDefault="00241612" w:rsidP="00241612"/>
    <w:p w14:paraId="638AC999" w14:textId="77777777" w:rsidR="00241612" w:rsidRDefault="00241612" w:rsidP="00241612">
      <w:pPr>
        <w:keepNext/>
      </w:pPr>
      <w:r>
        <w:t xml:space="preserve">Q20 </w:t>
      </w:r>
      <w:r>
        <w:rPr>
          <w:b/>
          <w:u w:val="single"/>
        </w:rPr>
        <w:t>Health</w:t>
      </w:r>
      <w:r>
        <w:t xml:space="preserve">   </w:t>
      </w:r>
      <w:r>
        <w:br/>
        <w:t xml:space="preserve"> Please click the ONE box that best describes your health TODAY  </w:t>
      </w:r>
      <w:r>
        <w:br/>
        <w:t xml:space="preserve">   </w:t>
      </w:r>
      <w:r>
        <w:br/>
      </w:r>
      <w:r>
        <w:rPr>
          <w:b/>
        </w:rPr>
        <w:t>MOBILITY</w:t>
      </w:r>
    </w:p>
    <w:p w14:paraId="5E64E991" w14:textId="77777777" w:rsidR="00241612" w:rsidRDefault="00241612" w:rsidP="00241612">
      <w:pPr>
        <w:pStyle w:val="ListParagraph"/>
        <w:keepNext/>
        <w:numPr>
          <w:ilvl w:val="0"/>
          <w:numId w:val="15"/>
        </w:numPr>
        <w:contextualSpacing w:val="0"/>
      </w:pPr>
      <w:r>
        <w:t xml:space="preserve">I have no problems in walking about </w:t>
      </w:r>
    </w:p>
    <w:p w14:paraId="60614A99" w14:textId="77777777" w:rsidR="00241612" w:rsidRDefault="00241612" w:rsidP="00241612">
      <w:pPr>
        <w:pStyle w:val="ListParagraph"/>
        <w:keepNext/>
        <w:numPr>
          <w:ilvl w:val="0"/>
          <w:numId w:val="15"/>
        </w:numPr>
        <w:contextualSpacing w:val="0"/>
      </w:pPr>
      <w:r>
        <w:t xml:space="preserve">I have slight problems in walking about </w:t>
      </w:r>
    </w:p>
    <w:p w14:paraId="0F77B124" w14:textId="77777777" w:rsidR="00241612" w:rsidRDefault="00241612" w:rsidP="00241612">
      <w:pPr>
        <w:pStyle w:val="ListParagraph"/>
        <w:keepNext/>
        <w:numPr>
          <w:ilvl w:val="0"/>
          <w:numId w:val="15"/>
        </w:numPr>
        <w:contextualSpacing w:val="0"/>
      </w:pPr>
      <w:r>
        <w:t xml:space="preserve">I have moderate problems in walking about </w:t>
      </w:r>
    </w:p>
    <w:p w14:paraId="7DD37895" w14:textId="77777777" w:rsidR="00241612" w:rsidRDefault="00241612" w:rsidP="00241612">
      <w:pPr>
        <w:pStyle w:val="ListParagraph"/>
        <w:keepNext/>
        <w:numPr>
          <w:ilvl w:val="0"/>
          <w:numId w:val="15"/>
        </w:numPr>
        <w:contextualSpacing w:val="0"/>
      </w:pPr>
      <w:r>
        <w:t xml:space="preserve">I have severe problems in walking about </w:t>
      </w:r>
    </w:p>
    <w:p w14:paraId="34C5E969" w14:textId="77777777" w:rsidR="00241612" w:rsidRDefault="00241612" w:rsidP="00241612">
      <w:pPr>
        <w:pStyle w:val="ListParagraph"/>
        <w:keepNext/>
        <w:numPr>
          <w:ilvl w:val="0"/>
          <w:numId w:val="15"/>
        </w:numPr>
        <w:contextualSpacing w:val="0"/>
      </w:pPr>
      <w:r>
        <w:t xml:space="preserve">I am unable to walk about </w:t>
      </w:r>
    </w:p>
    <w:p w14:paraId="27982F99" w14:textId="77777777" w:rsidR="00241612" w:rsidRDefault="00241612" w:rsidP="00241612"/>
    <w:p w14:paraId="1466BAE1" w14:textId="77777777" w:rsidR="00241612" w:rsidRDefault="00241612" w:rsidP="00241612">
      <w:pPr>
        <w:pStyle w:val="QuestionSeparator"/>
      </w:pPr>
    </w:p>
    <w:p w14:paraId="441C095A" w14:textId="77777777" w:rsidR="00241612" w:rsidRDefault="00241612" w:rsidP="00241612"/>
    <w:p w14:paraId="029FA3B5" w14:textId="77777777" w:rsidR="00241612" w:rsidRDefault="00241612" w:rsidP="00241612">
      <w:pPr>
        <w:keepNext/>
      </w:pPr>
      <w:r>
        <w:t xml:space="preserve">Q21 </w:t>
      </w:r>
      <w:r>
        <w:br/>
        <w:t>© EuroQol Research Foundation. EQ-5D™ is a trade mark of the EuroQol Research Foundation</w:t>
      </w:r>
    </w:p>
    <w:p w14:paraId="4157FA58" w14:textId="77777777" w:rsidR="00241612" w:rsidRDefault="00241612" w:rsidP="00241612"/>
    <w:p w14:paraId="672BE686"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13710813" w14:textId="77777777" w:rsidTr="00392ED1">
        <w:trPr>
          <w:trHeight w:val="300"/>
        </w:trPr>
        <w:tc>
          <w:tcPr>
            <w:tcW w:w="1368" w:type="dxa"/>
            <w:tcBorders>
              <w:top w:val="nil"/>
              <w:left w:val="nil"/>
              <w:bottom w:val="nil"/>
              <w:right w:val="nil"/>
            </w:tcBorders>
          </w:tcPr>
          <w:p w14:paraId="1A378A62"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5FC49410" w14:textId="77777777" w:rsidR="00241612" w:rsidRDefault="00241612" w:rsidP="00392ED1">
            <w:pPr>
              <w:pBdr>
                <w:top w:val="single" w:sz="8" w:space="0" w:color="CCCCCC"/>
              </w:pBdr>
              <w:spacing w:before="120" w:after="120" w:line="120" w:lineRule="auto"/>
              <w:jc w:val="center"/>
              <w:rPr>
                <w:color w:val="CCCCCC"/>
              </w:rPr>
            </w:pPr>
          </w:p>
        </w:tc>
      </w:tr>
    </w:tbl>
    <w:p w14:paraId="724F87B5" w14:textId="77777777" w:rsidR="00241612" w:rsidRDefault="00241612" w:rsidP="00241612"/>
    <w:p w14:paraId="70161D8B" w14:textId="77777777" w:rsidR="00241612" w:rsidRDefault="00241612" w:rsidP="00241612"/>
    <w:p w14:paraId="1B7841D4" w14:textId="77777777" w:rsidR="00241612" w:rsidRDefault="00241612" w:rsidP="00241612">
      <w:pPr>
        <w:keepNext/>
      </w:pPr>
      <w:r>
        <w:lastRenderedPageBreak/>
        <w:t>Q22 Please click ONE box that best describes your health TODAY</w:t>
      </w:r>
      <w:r>
        <w:br/>
        <w:t xml:space="preserve"> </w:t>
      </w:r>
      <w:r>
        <w:rPr>
          <w:b/>
        </w:rPr>
        <w:t>SELF-CARE</w:t>
      </w:r>
    </w:p>
    <w:p w14:paraId="6F821DE1" w14:textId="77777777" w:rsidR="00241612" w:rsidRDefault="00241612" w:rsidP="00241612">
      <w:pPr>
        <w:pStyle w:val="ListParagraph"/>
        <w:keepNext/>
        <w:numPr>
          <w:ilvl w:val="0"/>
          <w:numId w:val="15"/>
        </w:numPr>
        <w:contextualSpacing w:val="0"/>
      </w:pPr>
      <w:r>
        <w:t xml:space="preserve">I have no problems washing or dressing myself </w:t>
      </w:r>
    </w:p>
    <w:p w14:paraId="6DC145F5" w14:textId="77777777" w:rsidR="00241612" w:rsidRDefault="00241612" w:rsidP="00241612">
      <w:pPr>
        <w:pStyle w:val="ListParagraph"/>
        <w:keepNext/>
        <w:numPr>
          <w:ilvl w:val="0"/>
          <w:numId w:val="15"/>
        </w:numPr>
        <w:contextualSpacing w:val="0"/>
      </w:pPr>
      <w:r>
        <w:t xml:space="preserve">I have slight problems washing or dressing myself </w:t>
      </w:r>
    </w:p>
    <w:p w14:paraId="2AA5C6B6" w14:textId="77777777" w:rsidR="00241612" w:rsidRDefault="00241612" w:rsidP="00241612">
      <w:pPr>
        <w:pStyle w:val="ListParagraph"/>
        <w:keepNext/>
        <w:numPr>
          <w:ilvl w:val="0"/>
          <w:numId w:val="15"/>
        </w:numPr>
        <w:contextualSpacing w:val="0"/>
      </w:pPr>
      <w:r>
        <w:t xml:space="preserve">I have moderate problems washing or dressing myself </w:t>
      </w:r>
    </w:p>
    <w:p w14:paraId="34C4ED97" w14:textId="77777777" w:rsidR="00241612" w:rsidRDefault="00241612" w:rsidP="00241612">
      <w:pPr>
        <w:pStyle w:val="ListParagraph"/>
        <w:keepNext/>
        <w:numPr>
          <w:ilvl w:val="0"/>
          <w:numId w:val="15"/>
        </w:numPr>
        <w:contextualSpacing w:val="0"/>
      </w:pPr>
      <w:r>
        <w:t xml:space="preserve">I have severe problems washing or dressing myself </w:t>
      </w:r>
    </w:p>
    <w:p w14:paraId="01DB798C" w14:textId="77777777" w:rsidR="00241612" w:rsidRDefault="00241612" w:rsidP="00241612">
      <w:pPr>
        <w:pStyle w:val="ListParagraph"/>
        <w:keepNext/>
        <w:numPr>
          <w:ilvl w:val="0"/>
          <w:numId w:val="15"/>
        </w:numPr>
        <w:contextualSpacing w:val="0"/>
      </w:pPr>
      <w:r>
        <w:t xml:space="preserve">I am unable to wash or dress myself </w:t>
      </w:r>
    </w:p>
    <w:p w14:paraId="5BD2B278" w14:textId="77777777" w:rsidR="00241612" w:rsidRDefault="00241612" w:rsidP="00241612"/>
    <w:p w14:paraId="3D1591CB" w14:textId="77777777" w:rsidR="00241612" w:rsidRDefault="00241612" w:rsidP="00241612">
      <w:pPr>
        <w:pStyle w:val="QuestionSeparator"/>
        <w:spacing w:before="0"/>
      </w:pPr>
    </w:p>
    <w:p w14:paraId="7F86EE50" w14:textId="77777777" w:rsidR="00241612" w:rsidRDefault="00241612" w:rsidP="00241612"/>
    <w:p w14:paraId="76715D88" w14:textId="77777777" w:rsidR="00241612" w:rsidRDefault="00241612" w:rsidP="00241612">
      <w:pPr>
        <w:keepNext/>
      </w:pPr>
      <w:r>
        <w:t xml:space="preserve">Q23 </w:t>
      </w:r>
      <w:r>
        <w:br/>
        <w:t>© EuroQol Research Foundation. EQ-5D™ is a trade mark of the EuroQol Research Foundation</w:t>
      </w:r>
    </w:p>
    <w:p w14:paraId="761E2EF4" w14:textId="77777777" w:rsidR="00241612" w:rsidRDefault="00241612" w:rsidP="00241612"/>
    <w:p w14:paraId="7EFC2CEA" w14:textId="77777777" w:rsidR="00241612" w:rsidRDefault="00241612" w:rsidP="00241612">
      <w:pPr>
        <w:pStyle w:val="QuestionSeparator"/>
        <w:spacing w:before="0"/>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65A0416C" w14:textId="77777777" w:rsidTr="00392ED1">
        <w:trPr>
          <w:trHeight w:val="300"/>
        </w:trPr>
        <w:tc>
          <w:tcPr>
            <w:tcW w:w="1368" w:type="dxa"/>
            <w:tcBorders>
              <w:top w:val="nil"/>
              <w:left w:val="nil"/>
              <w:bottom w:val="nil"/>
              <w:right w:val="nil"/>
            </w:tcBorders>
          </w:tcPr>
          <w:p w14:paraId="2B540AF7"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5235663E" w14:textId="77777777" w:rsidR="00241612" w:rsidRDefault="00241612" w:rsidP="00392ED1">
            <w:pPr>
              <w:pBdr>
                <w:top w:val="single" w:sz="8" w:space="0" w:color="CCCCCC"/>
              </w:pBdr>
              <w:spacing w:after="120" w:line="120" w:lineRule="auto"/>
              <w:jc w:val="center"/>
              <w:rPr>
                <w:color w:val="CCCCCC"/>
              </w:rPr>
            </w:pPr>
          </w:p>
        </w:tc>
      </w:tr>
    </w:tbl>
    <w:p w14:paraId="4FFAB176" w14:textId="77777777" w:rsidR="00241612" w:rsidRDefault="00241612" w:rsidP="00241612"/>
    <w:p w14:paraId="5F76E4EA" w14:textId="77777777" w:rsidR="00241612" w:rsidRDefault="00241612" w:rsidP="00241612">
      <w:pPr>
        <w:keepNext/>
      </w:pPr>
      <w:r>
        <w:t xml:space="preserve">Q24 Please click ONE box that best describes your health TODAY     </w:t>
      </w:r>
      <w:r>
        <w:rPr>
          <w:b/>
        </w:rPr>
        <w:t>USUAL ACTIVITIES</w:t>
      </w:r>
      <w:r>
        <w:t xml:space="preserve"> </w:t>
      </w:r>
      <w:r>
        <w:rPr>
          <w:i/>
        </w:rPr>
        <w:t>(e.g. work, study, housework, family or leisure activities)</w:t>
      </w:r>
    </w:p>
    <w:p w14:paraId="6F38D82C" w14:textId="77777777" w:rsidR="00241612" w:rsidRDefault="00241612" w:rsidP="00241612">
      <w:pPr>
        <w:pStyle w:val="ListParagraph"/>
        <w:keepNext/>
        <w:numPr>
          <w:ilvl w:val="0"/>
          <w:numId w:val="15"/>
        </w:numPr>
        <w:contextualSpacing w:val="0"/>
      </w:pPr>
      <w:r>
        <w:t xml:space="preserve">I have no problems doing my usual activities </w:t>
      </w:r>
    </w:p>
    <w:p w14:paraId="72C9F0CA" w14:textId="77777777" w:rsidR="00241612" w:rsidRDefault="00241612" w:rsidP="00241612">
      <w:pPr>
        <w:pStyle w:val="ListParagraph"/>
        <w:keepNext/>
        <w:numPr>
          <w:ilvl w:val="0"/>
          <w:numId w:val="15"/>
        </w:numPr>
        <w:contextualSpacing w:val="0"/>
      </w:pPr>
      <w:r>
        <w:t xml:space="preserve">I have slight problems doing my usual activities </w:t>
      </w:r>
    </w:p>
    <w:p w14:paraId="4827694C" w14:textId="77777777" w:rsidR="00241612" w:rsidRDefault="00241612" w:rsidP="00241612">
      <w:pPr>
        <w:pStyle w:val="ListParagraph"/>
        <w:keepNext/>
        <w:numPr>
          <w:ilvl w:val="0"/>
          <w:numId w:val="15"/>
        </w:numPr>
        <w:contextualSpacing w:val="0"/>
      </w:pPr>
      <w:r>
        <w:t xml:space="preserve">I have moderate problems doing my usual activities </w:t>
      </w:r>
    </w:p>
    <w:p w14:paraId="2AFF6273" w14:textId="77777777" w:rsidR="00241612" w:rsidRDefault="00241612" w:rsidP="00241612">
      <w:pPr>
        <w:pStyle w:val="ListParagraph"/>
        <w:keepNext/>
        <w:numPr>
          <w:ilvl w:val="0"/>
          <w:numId w:val="15"/>
        </w:numPr>
        <w:contextualSpacing w:val="0"/>
      </w:pPr>
      <w:r>
        <w:t xml:space="preserve">I have severe problems doing my usual activities </w:t>
      </w:r>
    </w:p>
    <w:p w14:paraId="2270A774" w14:textId="77777777" w:rsidR="00241612" w:rsidRDefault="00241612" w:rsidP="00241612">
      <w:pPr>
        <w:pStyle w:val="ListParagraph"/>
        <w:keepNext/>
        <w:numPr>
          <w:ilvl w:val="0"/>
          <w:numId w:val="15"/>
        </w:numPr>
        <w:contextualSpacing w:val="0"/>
      </w:pPr>
      <w:r>
        <w:t xml:space="preserve">I am unable to do my usual activities </w:t>
      </w:r>
    </w:p>
    <w:p w14:paraId="56D4C02A" w14:textId="77777777" w:rsidR="00241612" w:rsidRDefault="00241612" w:rsidP="00241612"/>
    <w:p w14:paraId="3ADCFFD9" w14:textId="77777777" w:rsidR="00241612" w:rsidRDefault="00241612" w:rsidP="00241612">
      <w:pPr>
        <w:pStyle w:val="QuestionSeparator"/>
        <w:spacing w:before="0"/>
      </w:pPr>
    </w:p>
    <w:p w14:paraId="4B4FF396" w14:textId="77777777" w:rsidR="00241612" w:rsidRDefault="00241612" w:rsidP="00241612"/>
    <w:p w14:paraId="55408D78" w14:textId="77777777" w:rsidR="00241612" w:rsidRDefault="00241612" w:rsidP="00241612">
      <w:pPr>
        <w:keepNext/>
      </w:pPr>
      <w:r>
        <w:t xml:space="preserve">Q25 </w:t>
      </w:r>
      <w:r>
        <w:br/>
        <w:t>© EuroQol Research Foundation. EQ-5D™ is a trade mark of the EuroQol Research Foundation</w:t>
      </w:r>
    </w:p>
    <w:p w14:paraId="2880157A" w14:textId="77777777" w:rsidR="00241612" w:rsidRDefault="00241612" w:rsidP="00241612"/>
    <w:p w14:paraId="54C4BDD7" w14:textId="77777777" w:rsidR="00241612" w:rsidRDefault="00241612" w:rsidP="00241612">
      <w:pPr>
        <w:pStyle w:val="QuestionSeparator"/>
        <w:spacing w:before="0"/>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131DD502" w14:textId="77777777" w:rsidTr="00392ED1">
        <w:trPr>
          <w:trHeight w:val="300"/>
        </w:trPr>
        <w:tc>
          <w:tcPr>
            <w:tcW w:w="1368" w:type="dxa"/>
            <w:tcBorders>
              <w:top w:val="nil"/>
              <w:left w:val="nil"/>
              <w:bottom w:val="nil"/>
              <w:right w:val="nil"/>
            </w:tcBorders>
          </w:tcPr>
          <w:p w14:paraId="1AB3B6C0"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7B76AED3" w14:textId="77777777" w:rsidR="00241612" w:rsidRDefault="00241612" w:rsidP="00392ED1">
            <w:pPr>
              <w:pBdr>
                <w:top w:val="single" w:sz="8" w:space="0" w:color="CCCCCC"/>
              </w:pBdr>
              <w:spacing w:after="120" w:line="120" w:lineRule="auto"/>
              <w:jc w:val="center"/>
              <w:rPr>
                <w:color w:val="CCCCCC"/>
              </w:rPr>
            </w:pPr>
          </w:p>
        </w:tc>
      </w:tr>
    </w:tbl>
    <w:p w14:paraId="7A81670B" w14:textId="77777777" w:rsidR="00241612" w:rsidRDefault="00241612" w:rsidP="00241612"/>
    <w:p w14:paraId="515B0F79" w14:textId="77777777" w:rsidR="00241612" w:rsidRDefault="00241612" w:rsidP="00241612"/>
    <w:p w14:paraId="2D6D862D" w14:textId="77777777" w:rsidR="00241612" w:rsidRDefault="00241612" w:rsidP="00241612">
      <w:pPr>
        <w:keepNext/>
      </w:pPr>
      <w:r>
        <w:t xml:space="preserve">Q26 Please click ONE box that best describes your health TODAY     </w:t>
      </w:r>
      <w:r>
        <w:rPr>
          <w:b/>
        </w:rPr>
        <w:t>PAIN / DISCOMFORT</w:t>
      </w:r>
    </w:p>
    <w:p w14:paraId="5DC1316E" w14:textId="77777777" w:rsidR="00241612" w:rsidRDefault="00241612" w:rsidP="00241612">
      <w:pPr>
        <w:pStyle w:val="ListParagraph"/>
        <w:keepNext/>
        <w:numPr>
          <w:ilvl w:val="0"/>
          <w:numId w:val="15"/>
        </w:numPr>
        <w:contextualSpacing w:val="0"/>
      </w:pPr>
      <w:r>
        <w:t xml:space="preserve">I have no pain or discomfort </w:t>
      </w:r>
    </w:p>
    <w:p w14:paraId="579234EE" w14:textId="77777777" w:rsidR="00241612" w:rsidRDefault="00241612" w:rsidP="00241612">
      <w:pPr>
        <w:pStyle w:val="ListParagraph"/>
        <w:keepNext/>
        <w:numPr>
          <w:ilvl w:val="0"/>
          <w:numId w:val="15"/>
        </w:numPr>
        <w:contextualSpacing w:val="0"/>
      </w:pPr>
      <w:r>
        <w:t xml:space="preserve">I have slight pain or discomfort </w:t>
      </w:r>
    </w:p>
    <w:p w14:paraId="1F0584DA" w14:textId="77777777" w:rsidR="00241612" w:rsidRDefault="00241612" w:rsidP="00241612">
      <w:pPr>
        <w:pStyle w:val="ListParagraph"/>
        <w:keepNext/>
        <w:numPr>
          <w:ilvl w:val="0"/>
          <w:numId w:val="15"/>
        </w:numPr>
        <w:contextualSpacing w:val="0"/>
      </w:pPr>
      <w:r>
        <w:t xml:space="preserve">I have moderate pain or discomfort </w:t>
      </w:r>
    </w:p>
    <w:p w14:paraId="31C6525F" w14:textId="77777777" w:rsidR="00241612" w:rsidRDefault="00241612" w:rsidP="00241612">
      <w:pPr>
        <w:pStyle w:val="ListParagraph"/>
        <w:keepNext/>
        <w:numPr>
          <w:ilvl w:val="0"/>
          <w:numId w:val="15"/>
        </w:numPr>
        <w:contextualSpacing w:val="0"/>
      </w:pPr>
      <w:r>
        <w:t xml:space="preserve">I have severe pain or discomfort </w:t>
      </w:r>
    </w:p>
    <w:p w14:paraId="2052E2AD" w14:textId="77777777" w:rsidR="00241612" w:rsidRDefault="00241612" w:rsidP="00241612">
      <w:pPr>
        <w:pStyle w:val="ListParagraph"/>
        <w:keepNext/>
        <w:numPr>
          <w:ilvl w:val="0"/>
          <w:numId w:val="15"/>
        </w:numPr>
        <w:contextualSpacing w:val="0"/>
      </w:pPr>
      <w:r>
        <w:t xml:space="preserve">I have extreme pain or discomfort </w:t>
      </w:r>
    </w:p>
    <w:p w14:paraId="26CECA5C" w14:textId="77777777" w:rsidR="00241612" w:rsidRDefault="00241612" w:rsidP="00241612"/>
    <w:p w14:paraId="6635F825" w14:textId="77777777" w:rsidR="00241612" w:rsidRDefault="00241612" w:rsidP="00241612">
      <w:pPr>
        <w:pStyle w:val="QuestionSeparator"/>
      </w:pPr>
    </w:p>
    <w:p w14:paraId="3F7DA3A5" w14:textId="77777777" w:rsidR="00241612" w:rsidRDefault="00241612" w:rsidP="00241612"/>
    <w:p w14:paraId="51FBC29D" w14:textId="77777777" w:rsidR="00241612" w:rsidRDefault="00241612" w:rsidP="00241612">
      <w:pPr>
        <w:keepNext/>
      </w:pPr>
      <w:r>
        <w:t xml:space="preserve">Q27 </w:t>
      </w:r>
      <w:r>
        <w:br/>
        <w:t>© EuroQol Research Foundation. EQ-5D™ is a trade mark of the EuroQol Research Foundation</w:t>
      </w:r>
    </w:p>
    <w:p w14:paraId="4265DA6D" w14:textId="77777777" w:rsidR="00241612" w:rsidRDefault="00241612" w:rsidP="00241612"/>
    <w:p w14:paraId="587955D2"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74C7135B" w14:textId="77777777" w:rsidTr="00392ED1">
        <w:trPr>
          <w:trHeight w:val="300"/>
        </w:trPr>
        <w:tc>
          <w:tcPr>
            <w:tcW w:w="1368" w:type="dxa"/>
            <w:tcBorders>
              <w:top w:val="nil"/>
              <w:left w:val="nil"/>
              <w:bottom w:val="nil"/>
              <w:right w:val="nil"/>
            </w:tcBorders>
          </w:tcPr>
          <w:p w14:paraId="41DE4B68"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07FFA0C3" w14:textId="77777777" w:rsidR="00241612" w:rsidRDefault="00241612" w:rsidP="00392ED1">
            <w:pPr>
              <w:pBdr>
                <w:top w:val="single" w:sz="8" w:space="0" w:color="CCCCCC"/>
              </w:pBdr>
              <w:spacing w:before="120" w:after="120" w:line="120" w:lineRule="auto"/>
              <w:jc w:val="center"/>
              <w:rPr>
                <w:color w:val="CCCCCC"/>
              </w:rPr>
            </w:pPr>
          </w:p>
        </w:tc>
      </w:tr>
    </w:tbl>
    <w:p w14:paraId="143E84F2" w14:textId="77777777" w:rsidR="00241612" w:rsidRDefault="00241612" w:rsidP="00241612"/>
    <w:p w14:paraId="3D7EE732" w14:textId="77777777" w:rsidR="00241612" w:rsidRDefault="00241612" w:rsidP="00241612"/>
    <w:p w14:paraId="4878343E" w14:textId="77777777" w:rsidR="00241612" w:rsidRDefault="00241612" w:rsidP="00241612">
      <w:pPr>
        <w:keepNext/>
      </w:pPr>
      <w:r>
        <w:lastRenderedPageBreak/>
        <w:t xml:space="preserve">Q28 Please click the ONE box that best describes your health TODAY  </w:t>
      </w:r>
      <w:r>
        <w:br/>
        <w:t xml:space="preserve">   </w:t>
      </w:r>
      <w:r>
        <w:br/>
      </w:r>
      <w:r>
        <w:rPr>
          <w:b/>
        </w:rPr>
        <w:t>ANXIETY / DEPRESSION</w:t>
      </w:r>
    </w:p>
    <w:p w14:paraId="46790883" w14:textId="77777777" w:rsidR="00241612" w:rsidRDefault="00241612" w:rsidP="00241612">
      <w:pPr>
        <w:pStyle w:val="ListParagraph"/>
        <w:keepNext/>
        <w:numPr>
          <w:ilvl w:val="0"/>
          <w:numId w:val="15"/>
        </w:numPr>
        <w:contextualSpacing w:val="0"/>
      </w:pPr>
      <w:r>
        <w:t xml:space="preserve">I am not anxious or depressed </w:t>
      </w:r>
    </w:p>
    <w:p w14:paraId="2C486933" w14:textId="77777777" w:rsidR="00241612" w:rsidRDefault="00241612" w:rsidP="00241612">
      <w:pPr>
        <w:pStyle w:val="ListParagraph"/>
        <w:keepNext/>
        <w:numPr>
          <w:ilvl w:val="0"/>
          <w:numId w:val="15"/>
        </w:numPr>
        <w:contextualSpacing w:val="0"/>
      </w:pPr>
      <w:r>
        <w:t xml:space="preserve">I am slightly anxious or depressed </w:t>
      </w:r>
    </w:p>
    <w:p w14:paraId="70F89AAC" w14:textId="77777777" w:rsidR="00241612" w:rsidRDefault="00241612" w:rsidP="00241612">
      <w:pPr>
        <w:pStyle w:val="ListParagraph"/>
        <w:keepNext/>
        <w:numPr>
          <w:ilvl w:val="0"/>
          <w:numId w:val="15"/>
        </w:numPr>
        <w:contextualSpacing w:val="0"/>
      </w:pPr>
      <w:r>
        <w:t xml:space="preserve">I am moderately anxious or depressed </w:t>
      </w:r>
    </w:p>
    <w:p w14:paraId="0C52ADD3" w14:textId="77777777" w:rsidR="00241612" w:rsidRDefault="00241612" w:rsidP="00241612">
      <w:pPr>
        <w:pStyle w:val="ListParagraph"/>
        <w:keepNext/>
        <w:numPr>
          <w:ilvl w:val="0"/>
          <w:numId w:val="15"/>
        </w:numPr>
        <w:contextualSpacing w:val="0"/>
      </w:pPr>
      <w:r>
        <w:t xml:space="preserve">I am severely anxious or depressed </w:t>
      </w:r>
    </w:p>
    <w:p w14:paraId="5AE33C83" w14:textId="77777777" w:rsidR="00241612" w:rsidRDefault="00241612" w:rsidP="00241612">
      <w:pPr>
        <w:pStyle w:val="ListParagraph"/>
        <w:keepNext/>
        <w:numPr>
          <w:ilvl w:val="0"/>
          <w:numId w:val="15"/>
        </w:numPr>
        <w:contextualSpacing w:val="0"/>
      </w:pPr>
      <w:r>
        <w:t xml:space="preserve">I am extremely anxious or depressed </w:t>
      </w:r>
    </w:p>
    <w:p w14:paraId="5A9544A8" w14:textId="77777777" w:rsidR="00241612" w:rsidRDefault="00241612" w:rsidP="00241612"/>
    <w:p w14:paraId="2B77BD6B" w14:textId="77777777" w:rsidR="00241612" w:rsidRDefault="00241612" w:rsidP="00241612">
      <w:pPr>
        <w:pStyle w:val="QuestionSeparator"/>
      </w:pPr>
    </w:p>
    <w:p w14:paraId="2BAA8A4A" w14:textId="77777777" w:rsidR="00241612" w:rsidRDefault="00241612" w:rsidP="00241612"/>
    <w:p w14:paraId="4887F93F" w14:textId="77777777" w:rsidR="00241612" w:rsidRDefault="00241612" w:rsidP="00241612">
      <w:pPr>
        <w:keepNext/>
      </w:pPr>
      <w:r>
        <w:t xml:space="preserve">Q29 </w:t>
      </w:r>
      <w:r>
        <w:br/>
        <w:t>© EuroQol Research Foundation. EQ-5D™ is a trade mark of the EuroQol Research Foundation</w:t>
      </w:r>
    </w:p>
    <w:p w14:paraId="2371C0DA" w14:textId="77777777" w:rsidR="00241612" w:rsidRDefault="00241612" w:rsidP="00241612"/>
    <w:p w14:paraId="5E00324D"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7C024A15" w14:textId="77777777" w:rsidTr="00392ED1">
        <w:trPr>
          <w:trHeight w:val="300"/>
        </w:trPr>
        <w:tc>
          <w:tcPr>
            <w:tcW w:w="1368" w:type="dxa"/>
            <w:tcBorders>
              <w:top w:val="nil"/>
              <w:left w:val="nil"/>
              <w:bottom w:val="nil"/>
              <w:right w:val="nil"/>
            </w:tcBorders>
          </w:tcPr>
          <w:p w14:paraId="48969C46"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54F5FD46" w14:textId="77777777" w:rsidR="00241612" w:rsidRDefault="00241612" w:rsidP="00392ED1">
            <w:pPr>
              <w:pBdr>
                <w:top w:val="single" w:sz="8" w:space="0" w:color="CCCCCC"/>
              </w:pBdr>
              <w:spacing w:before="120" w:after="120" w:line="120" w:lineRule="auto"/>
              <w:jc w:val="center"/>
              <w:rPr>
                <w:color w:val="CCCCCC"/>
              </w:rPr>
            </w:pPr>
          </w:p>
        </w:tc>
      </w:tr>
    </w:tbl>
    <w:p w14:paraId="7EE0F7CB" w14:textId="77777777" w:rsidR="00241612" w:rsidRDefault="00241612" w:rsidP="00241612">
      <w:r>
        <w:br w:type="page"/>
      </w:r>
    </w:p>
    <w:p w14:paraId="178F23CE" w14:textId="77777777" w:rsidR="00241612" w:rsidRDefault="00241612" w:rsidP="00241612">
      <w:pPr>
        <w:keepNext/>
      </w:pPr>
      <w:r>
        <w:lastRenderedPageBreak/>
        <w:t xml:space="preserve">Q30 </w:t>
      </w:r>
      <w:r>
        <w:br/>
        <w:t xml:space="preserve">We would like to know how good or bad your health is TODAY.   </w:t>
      </w:r>
      <w:r>
        <w:br/>
        <w:t xml:space="preserve"> </w:t>
      </w:r>
      <w:r>
        <w:br/>
        <w:t xml:space="preserve">This scale is numbered from 0 to 100.   </w:t>
      </w:r>
      <w:r>
        <w:br/>
        <w:t xml:space="preserve">   </w:t>
      </w:r>
      <w:r>
        <w:br/>
        <w:t>100 means the </w:t>
      </w:r>
      <w:r>
        <w:rPr>
          <w:b/>
        </w:rPr>
        <w:t>best</w:t>
      </w:r>
      <w:r>
        <w:t xml:space="preserve"> health you can imagine.   </w:t>
      </w:r>
      <w:r>
        <w:br/>
        <w:t>0 means the </w:t>
      </w:r>
      <w:r>
        <w:rPr>
          <w:b/>
        </w:rPr>
        <w:t>worst</w:t>
      </w:r>
      <w:r>
        <w:t xml:space="preserve"> health you can imagine.   </w:t>
      </w:r>
      <w:r>
        <w:br/>
        <w:t xml:space="preserve">   </w:t>
      </w:r>
      <w:r>
        <w:br/>
      </w:r>
      <w:r>
        <w:rPr>
          <w:i/>
        </w:rPr>
        <w:t>Please enter a number in the box below to indicate how your health is TODAY.</w:t>
      </w:r>
      <w:r>
        <w:t xml:space="preserve">    </w:t>
      </w:r>
    </w:p>
    <w:p w14:paraId="695D4F74" w14:textId="77777777" w:rsidR="00241612" w:rsidRDefault="00241612" w:rsidP="00241612">
      <w:pPr>
        <w:pStyle w:val="ListParagraph"/>
        <w:keepNext/>
        <w:numPr>
          <w:ilvl w:val="0"/>
          <w:numId w:val="15"/>
        </w:numPr>
        <w:contextualSpacing w:val="0"/>
      </w:pPr>
      <w:r>
        <w:t>Your health today =   ________________________________________________</w:t>
      </w:r>
    </w:p>
    <w:p w14:paraId="3BBE0921" w14:textId="77777777" w:rsidR="00241612" w:rsidRDefault="00241612" w:rsidP="00241612">
      <w:r>
        <w:rPr>
          <w:noProof/>
          <w:lang w:val="en-GB"/>
        </w:rPr>
        <w:drawing>
          <wp:inline distT="0" distB="0" distL="0" distR="0" wp14:anchorId="4B4C4CCE" wp14:editId="492B5845">
            <wp:extent cx="1256977" cy="35909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1260311" cy="3600450"/>
                    </a:xfrm>
                    <a:prstGeom prst="rect">
                      <a:avLst/>
                    </a:prstGeom>
                    <a:ln>
                      <a:noFill/>
                    </a:ln>
                    <a:extLst>
                      <a:ext uri="{53640926-AAD7-44D8-BBD7-CCE9431645EC}">
                        <a14:shadowObscured xmlns:a14="http://schemas.microsoft.com/office/drawing/2010/main"/>
                      </a:ext>
                    </a:extLst>
                  </pic:spPr>
                </pic:pic>
              </a:graphicData>
            </a:graphic>
          </wp:inline>
        </w:drawing>
      </w:r>
    </w:p>
    <w:p w14:paraId="047117BA" w14:textId="77777777" w:rsidR="00241612" w:rsidRDefault="00241612" w:rsidP="00241612">
      <w:pPr>
        <w:pStyle w:val="QuestionSeparator"/>
      </w:pPr>
    </w:p>
    <w:p w14:paraId="01A7DACB" w14:textId="77777777" w:rsidR="00241612" w:rsidRDefault="00241612" w:rsidP="00241612"/>
    <w:p w14:paraId="1F815545" w14:textId="77777777" w:rsidR="00241612" w:rsidRDefault="00241612" w:rsidP="00241612">
      <w:pPr>
        <w:keepNext/>
      </w:pPr>
      <w:r>
        <w:t xml:space="preserve">Q31 </w:t>
      </w:r>
      <w:r>
        <w:br/>
        <w:t>© EuroQol Research Foundation. EQ-5D™ is a trade mark of the EuroQol Research Foundation</w:t>
      </w:r>
    </w:p>
    <w:p w14:paraId="3FB10266" w14:textId="77777777" w:rsidR="00241612" w:rsidRDefault="00241612" w:rsidP="00241612"/>
    <w:p w14:paraId="04B5C93B"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646F6BCA" w14:textId="77777777" w:rsidTr="00392ED1">
        <w:trPr>
          <w:trHeight w:val="300"/>
        </w:trPr>
        <w:tc>
          <w:tcPr>
            <w:tcW w:w="1368" w:type="dxa"/>
            <w:tcBorders>
              <w:top w:val="nil"/>
              <w:left w:val="nil"/>
              <w:bottom w:val="nil"/>
              <w:right w:val="nil"/>
            </w:tcBorders>
          </w:tcPr>
          <w:p w14:paraId="4CF580D9" w14:textId="77777777" w:rsidR="00241612" w:rsidRDefault="00241612" w:rsidP="00392ED1">
            <w:pPr>
              <w:rPr>
                <w:color w:val="CCCCCC"/>
              </w:rPr>
            </w:pPr>
            <w:r>
              <w:rPr>
                <w:color w:val="CCCCCC"/>
              </w:rPr>
              <w:lastRenderedPageBreak/>
              <w:t>Page Break</w:t>
            </w:r>
          </w:p>
        </w:tc>
        <w:tc>
          <w:tcPr>
            <w:tcW w:w="8208" w:type="dxa"/>
            <w:tcBorders>
              <w:top w:val="nil"/>
              <w:left w:val="nil"/>
              <w:bottom w:val="nil"/>
              <w:right w:val="nil"/>
            </w:tcBorders>
          </w:tcPr>
          <w:p w14:paraId="015CE951" w14:textId="77777777" w:rsidR="00241612" w:rsidRDefault="00241612" w:rsidP="00392ED1">
            <w:pPr>
              <w:pBdr>
                <w:top w:val="single" w:sz="8" w:space="0" w:color="CCCCCC"/>
              </w:pBdr>
              <w:spacing w:before="120" w:after="120" w:line="120" w:lineRule="auto"/>
              <w:jc w:val="center"/>
              <w:rPr>
                <w:color w:val="CCCCCC"/>
              </w:rPr>
            </w:pPr>
          </w:p>
        </w:tc>
      </w:tr>
    </w:tbl>
    <w:p w14:paraId="21871A66" w14:textId="77777777" w:rsidR="00241612" w:rsidRDefault="00241612" w:rsidP="00241612">
      <w:r>
        <w:br w:type="page"/>
      </w:r>
    </w:p>
    <w:p w14:paraId="570C7D37" w14:textId="77777777" w:rsidR="00241612" w:rsidRDefault="00241612" w:rsidP="00241612">
      <w:pPr>
        <w:keepNext/>
      </w:pPr>
      <w:r>
        <w:lastRenderedPageBreak/>
        <w:t>Q32 In the last 12 months, how many days work have you lost to sickness? (if applicable)</w:t>
      </w:r>
    </w:p>
    <w:p w14:paraId="152C8FBC" w14:textId="77777777" w:rsidR="00241612" w:rsidRDefault="00241612" w:rsidP="00241612">
      <w:pPr>
        <w:pStyle w:val="TextEntryLine"/>
        <w:ind w:firstLine="400"/>
      </w:pPr>
      <w:r>
        <w:t>________________________________________________________________</w:t>
      </w:r>
    </w:p>
    <w:p w14:paraId="6992D039" w14:textId="77777777" w:rsidR="00241612" w:rsidRDefault="00241612" w:rsidP="00241612"/>
    <w:p w14:paraId="404B0C00" w14:textId="77777777" w:rsidR="00241612" w:rsidRDefault="00241612" w:rsidP="00241612">
      <w:pPr>
        <w:pStyle w:val="QuestionSeparator"/>
      </w:pPr>
    </w:p>
    <w:p w14:paraId="1A18280E" w14:textId="77777777" w:rsidR="00241612" w:rsidRDefault="00241612" w:rsidP="00241612"/>
    <w:p w14:paraId="2BC56293" w14:textId="77777777" w:rsidR="00241612" w:rsidRDefault="00241612" w:rsidP="00241612">
      <w:pPr>
        <w:keepNext/>
      </w:pPr>
      <w:r>
        <w:t>Q33 How many times in the last 12 months have you:</w:t>
      </w:r>
    </w:p>
    <w:p w14:paraId="4E6371CD" w14:textId="77777777" w:rsidR="00241612" w:rsidRDefault="00241612" w:rsidP="00241612">
      <w:pPr>
        <w:pStyle w:val="ListParagraph"/>
        <w:keepNext/>
        <w:numPr>
          <w:ilvl w:val="0"/>
          <w:numId w:val="15"/>
        </w:numPr>
        <w:contextualSpacing w:val="0"/>
      </w:pPr>
      <w:r>
        <w:t>Been in contact with your GP _________________________________________</w:t>
      </w:r>
    </w:p>
    <w:p w14:paraId="58119B7D" w14:textId="77777777" w:rsidR="00241612" w:rsidRDefault="00241612" w:rsidP="00241612">
      <w:pPr>
        <w:pStyle w:val="ListParagraph"/>
        <w:keepNext/>
        <w:numPr>
          <w:ilvl w:val="0"/>
          <w:numId w:val="15"/>
        </w:numPr>
        <w:contextualSpacing w:val="0"/>
      </w:pPr>
      <w:r>
        <w:t>Had contact with any NHS medical specialists, other than your GP _______________</w:t>
      </w:r>
    </w:p>
    <w:p w14:paraId="3686F855" w14:textId="77777777" w:rsidR="00241612" w:rsidRDefault="00241612" w:rsidP="00241612">
      <w:pPr>
        <w:pStyle w:val="ListParagraph"/>
        <w:keepNext/>
        <w:numPr>
          <w:ilvl w:val="0"/>
          <w:numId w:val="15"/>
        </w:numPr>
        <w:contextualSpacing w:val="0"/>
      </w:pPr>
      <w:r>
        <w:t>Had contact with any medical specialist outside of the NHS ______________________</w:t>
      </w:r>
    </w:p>
    <w:p w14:paraId="72F19A42" w14:textId="77777777" w:rsidR="00241612" w:rsidRDefault="00241612" w:rsidP="00241612">
      <w:pPr>
        <w:pStyle w:val="ListParagraph"/>
        <w:keepNext/>
        <w:numPr>
          <w:ilvl w:val="0"/>
          <w:numId w:val="15"/>
        </w:numPr>
        <w:contextualSpacing w:val="0"/>
      </w:pPr>
      <w:r>
        <w:t>Been admitted to hospital _______________________________________________</w:t>
      </w:r>
    </w:p>
    <w:p w14:paraId="39B7DDD3" w14:textId="77777777" w:rsidR="00241612" w:rsidRDefault="00241612" w:rsidP="00241612">
      <w:pPr>
        <w:pStyle w:val="ListParagraph"/>
        <w:keepNext/>
        <w:numPr>
          <w:ilvl w:val="0"/>
          <w:numId w:val="15"/>
        </w:numPr>
        <w:contextualSpacing w:val="0"/>
      </w:pPr>
      <w:r>
        <w:t>Been to A&amp;E ________________________________________________</w:t>
      </w:r>
    </w:p>
    <w:p w14:paraId="5DC5A744" w14:textId="77777777" w:rsidR="00241612" w:rsidRDefault="00241612" w:rsidP="00241612">
      <w:pPr>
        <w:pStyle w:val="ListParagraph"/>
        <w:keepNext/>
        <w:numPr>
          <w:ilvl w:val="0"/>
          <w:numId w:val="15"/>
        </w:numPr>
        <w:contextualSpacing w:val="0"/>
      </w:pPr>
      <w:r>
        <w:t>Been an inpatient (the number days you have stayed in hospital while having treatment) ________________________________________________</w:t>
      </w:r>
    </w:p>
    <w:p w14:paraId="02AEBDB7" w14:textId="77777777" w:rsidR="00241612" w:rsidRDefault="00241612" w:rsidP="00241612"/>
    <w:p w14:paraId="04B0B913"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70CF41B6" w14:textId="77777777" w:rsidTr="00392ED1">
        <w:trPr>
          <w:trHeight w:val="300"/>
        </w:trPr>
        <w:tc>
          <w:tcPr>
            <w:tcW w:w="1368" w:type="dxa"/>
            <w:tcBorders>
              <w:top w:val="nil"/>
              <w:left w:val="nil"/>
              <w:bottom w:val="nil"/>
              <w:right w:val="nil"/>
            </w:tcBorders>
          </w:tcPr>
          <w:p w14:paraId="0AB8CC19"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6E7A9C68" w14:textId="77777777" w:rsidR="00241612" w:rsidRDefault="00241612" w:rsidP="00392ED1">
            <w:pPr>
              <w:pBdr>
                <w:top w:val="single" w:sz="8" w:space="0" w:color="CCCCCC"/>
              </w:pBdr>
              <w:spacing w:before="120" w:after="120" w:line="120" w:lineRule="auto"/>
              <w:jc w:val="center"/>
              <w:rPr>
                <w:color w:val="CCCCCC"/>
              </w:rPr>
            </w:pPr>
          </w:p>
        </w:tc>
      </w:tr>
    </w:tbl>
    <w:p w14:paraId="5A18C6B2" w14:textId="77777777" w:rsidR="00241612" w:rsidRDefault="00241612" w:rsidP="00241612">
      <w:r>
        <w:br w:type="page"/>
      </w:r>
    </w:p>
    <w:p w14:paraId="038B83F1" w14:textId="77777777" w:rsidR="00241612" w:rsidRDefault="00241612" w:rsidP="00241612">
      <w:pPr>
        <w:keepNext/>
      </w:pPr>
      <w:r>
        <w:lastRenderedPageBreak/>
        <w:t xml:space="preserve">Q34 </w:t>
      </w:r>
      <w:r>
        <w:rPr>
          <w:b/>
          <w:u w:val="single"/>
        </w:rPr>
        <w:t>Mental wellbeing</w:t>
      </w:r>
      <w:r>
        <w:t xml:space="preserve">  </w:t>
      </w:r>
      <w:r>
        <w:br/>
        <w:t xml:space="preserve">Below are some statements about feelings and thoughts. Please tick the box that describes your experience of each </w:t>
      </w:r>
      <w:r>
        <w:rPr>
          <w:b/>
        </w:rPr>
        <w:t>over the last 2 weeks</w:t>
      </w:r>
      <w:r>
        <w:t>.</w:t>
      </w:r>
    </w:p>
    <w:tbl>
      <w:tblPr>
        <w:tblStyle w:val="QQuestionTable"/>
        <w:tblW w:w="9576" w:type="auto"/>
        <w:tblLook w:val="07E0" w:firstRow="1" w:lastRow="1" w:firstColumn="1" w:lastColumn="1" w:noHBand="1" w:noVBand="1"/>
      </w:tblPr>
      <w:tblGrid>
        <w:gridCol w:w="1573"/>
        <w:gridCol w:w="1557"/>
        <w:gridCol w:w="1561"/>
        <w:gridCol w:w="1559"/>
        <w:gridCol w:w="1557"/>
        <w:gridCol w:w="1553"/>
      </w:tblGrid>
      <w:tr w:rsidR="00241612" w14:paraId="7D71B125" w14:textId="77777777" w:rsidTr="00392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A516FE6" w14:textId="77777777" w:rsidR="00241612" w:rsidRDefault="00241612" w:rsidP="00392ED1">
            <w:pPr>
              <w:keepNext/>
            </w:pPr>
          </w:p>
        </w:tc>
        <w:tc>
          <w:tcPr>
            <w:tcW w:w="1596" w:type="dxa"/>
          </w:tcPr>
          <w:p w14:paraId="413E78A3"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None of the time</w:t>
            </w:r>
          </w:p>
        </w:tc>
        <w:tc>
          <w:tcPr>
            <w:tcW w:w="1596" w:type="dxa"/>
          </w:tcPr>
          <w:p w14:paraId="14A6D3E4"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Rarely</w:t>
            </w:r>
          </w:p>
        </w:tc>
        <w:tc>
          <w:tcPr>
            <w:tcW w:w="1596" w:type="dxa"/>
          </w:tcPr>
          <w:p w14:paraId="5F1BA107"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Some of the time</w:t>
            </w:r>
          </w:p>
        </w:tc>
        <w:tc>
          <w:tcPr>
            <w:tcW w:w="1596" w:type="dxa"/>
          </w:tcPr>
          <w:p w14:paraId="41FD6328"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Often</w:t>
            </w:r>
          </w:p>
        </w:tc>
        <w:tc>
          <w:tcPr>
            <w:tcW w:w="1596" w:type="dxa"/>
          </w:tcPr>
          <w:p w14:paraId="30D1D8AA"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All of the time</w:t>
            </w:r>
          </w:p>
        </w:tc>
      </w:tr>
      <w:tr w:rsidR="00241612" w14:paraId="5762E915"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0DA5CBE9" w14:textId="77777777" w:rsidR="00241612" w:rsidRDefault="00241612" w:rsidP="00392ED1">
            <w:pPr>
              <w:keepNext/>
            </w:pPr>
            <w:r>
              <w:t xml:space="preserve">I’ve been feeling optimistic about the future </w:t>
            </w:r>
          </w:p>
        </w:tc>
        <w:tc>
          <w:tcPr>
            <w:tcW w:w="1596" w:type="dxa"/>
          </w:tcPr>
          <w:p w14:paraId="2C8C59A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F5905E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43863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81DBE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DD1B0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2E426163"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0894A90B" w14:textId="77777777" w:rsidR="00241612" w:rsidRDefault="00241612" w:rsidP="00392ED1">
            <w:pPr>
              <w:keepNext/>
            </w:pPr>
            <w:r>
              <w:t xml:space="preserve">I’ve been feeling useful </w:t>
            </w:r>
          </w:p>
        </w:tc>
        <w:tc>
          <w:tcPr>
            <w:tcW w:w="1596" w:type="dxa"/>
          </w:tcPr>
          <w:p w14:paraId="4A25B96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445826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A94E5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2E2E2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9AE496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64427DDC"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39EE7B5" w14:textId="77777777" w:rsidR="00241612" w:rsidRDefault="00241612" w:rsidP="00392ED1">
            <w:pPr>
              <w:keepNext/>
            </w:pPr>
            <w:r>
              <w:t xml:space="preserve">I’ve been feeling relaxed </w:t>
            </w:r>
          </w:p>
        </w:tc>
        <w:tc>
          <w:tcPr>
            <w:tcW w:w="1596" w:type="dxa"/>
          </w:tcPr>
          <w:p w14:paraId="422BF54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B6E700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6CD7DD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4614FC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43EB21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410FB00"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65E33D88" w14:textId="77777777" w:rsidR="00241612" w:rsidRDefault="00241612" w:rsidP="00392ED1">
            <w:pPr>
              <w:keepNext/>
            </w:pPr>
            <w:r>
              <w:t xml:space="preserve">I’ve been dealing with problems well </w:t>
            </w:r>
          </w:p>
        </w:tc>
        <w:tc>
          <w:tcPr>
            <w:tcW w:w="1596" w:type="dxa"/>
          </w:tcPr>
          <w:p w14:paraId="59BC77B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E49F4E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64650E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9ADD8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323B1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1DA91E0A"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A7A2AB5" w14:textId="77777777" w:rsidR="00241612" w:rsidRDefault="00241612" w:rsidP="00392ED1">
            <w:pPr>
              <w:keepNext/>
            </w:pPr>
            <w:r>
              <w:t xml:space="preserve">I’ve been thinking clearly </w:t>
            </w:r>
          </w:p>
        </w:tc>
        <w:tc>
          <w:tcPr>
            <w:tcW w:w="1596" w:type="dxa"/>
          </w:tcPr>
          <w:p w14:paraId="4BC5376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7EB0F2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FB0655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D2C9A3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325012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2839853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BF2314F" w14:textId="77777777" w:rsidR="00241612" w:rsidRDefault="00241612" w:rsidP="00392ED1">
            <w:pPr>
              <w:keepNext/>
            </w:pPr>
            <w:r>
              <w:t xml:space="preserve">I’ve been feeling close to other people </w:t>
            </w:r>
          </w:p>
        </w:tc>
        <w:tc>
          <w:tcPr>
            <w:tcW w:w="1596" w:type="dxa"/>
          </w:tcPr>
          <w:p w14:paraId="155A8F1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2F8A9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0E5AA8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5CB38A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0487EE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A82550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1B951D9" w14:textId="77777777" w:rsidR="00241612" w:rsidRDefault="00241612" w:rsidP="00392ED1">
            <w:pPr>
              <w:keepNext/>
            </w:pPr>
            <w:r>
              <w:t xml:space="preserve">I’ve been able to make up my own mind about things </w:t>
            </w:r>
          </w:p>
        </w:tc>
        <w:tc>
          <w:tcPr>
            <w:tcW w:w="1596" w:type="dxa"/>
          </w:tcPr>
          <w:p w14:paraId="7D85BFC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1A4BB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ED7AE6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349A59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B62707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bl>
    <w:p w14:paraId="7505FEA2" w14:textId="77777777" w:rsidR="00241612" w:rsidRDefault="00241612" w:rsidP="00241612"/>
    <w:p w14:paraId="02067322" w14:textId="77777777" w:rsidR="00241612" w:rsidRDefault="00241612" w:rsidP="00241612"/>
    <w:p w14:paraId="4C7B9094"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7489CBF4" w14:textId="77777777" w:rsidTr="00392ED1">
        <w:trPr>
          <w:trHeight w:val="300"/>
        </w:trPr>
        <w:tc>
          <w:tcPr>
            <w:tcW w:w="1368" w:type="dxa"/>
            <w:tcBorders>
              <w:top w:val="nil"/>
              <w:left w:val="nil"/>
              <w:bottom w:val="nil"/>
              <w:right w:val="nil"/>
            </w:tcBorders>
          </w:tcPr>
          <w:p w14:paraId="3B666492"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622D079C" w14:textId="77777777" w:rsidR="00241612" w:rsidRDefault="00241612" w:rsidP="00392ED1">
            <w:pPr>
              <w:pBdr>
                <w:top w:val="single" w:sz="8" w:space="0" w:color="CCCCCC"/>
              </w:pBdr>
              <w:spacing w:before="120" w:after="120" w:line="120" w:lineRule="auto"/>
              <w:jc w:val="center"/>
              <w:rPr>
                <w:color w:val="CCCCCC"/>
              </w:rPr>
            </w:pPr>
          </w:p>
        </w:tc>
      </w:tr>
    </w:tbl>
    <w:p w14:paraId="65623923" w14:textId="77777777" w:rsidR="00241612" w:rsidRDefault="00241612" w:rsidP="00241612">
      <w:r>
        <w:br w:type="page"/>
      </w:r>
    </w:p>
    <w:p w14:paraId="0436EA55" w14:textId="77777777" w:rsidR="00241612" w:rsidRDefault="00241612" w:rsidP="00241612">
      <w:pPr>
        <w:pStyle w:val="QDisplayLogic"/>
        <w:keepNext/>
      </w:pPr>
      <w:r>
        <w:lastRenderedPageBreak/>
        <w:t>Display This Question:</w:t>
      </w:r>
    </w:p>
    <w:p w14:paraId="49C86099" w14:textId="7F6154D0"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unner or walker only</w:t>
      </w:r>
    </w:p>
    <w:p w14:paraId="272E9D62" w14:textId="304AEB70" w:rsidR="00241612" w:rsidRDefault="00241612" w:rsidP="00241612">
      <w:pPr>
        <w:pStyle w:val="QDisplayLogic"/>
        <w:keepNext/>
        <w:ind w:firstLine="400"/>
      </w:pPr>
      <w:r>
        <w:t xml:space="preserve">Or * </w:t>
      </w:r>
      <w:r w:rsidR="0087571B" w:rsidRPr="0087571B">
        <w:t>parkrun</w:t>
      </w:r>
      <w:r>
        <w:t xml:space="preserve"> participation Choose one option that best describes your current participation at </w:t>
      </w:r>
      <w:r w:rsidR="0087571B" w:rsidRPr="0087571B">
        <w:t>parkrun</w:t>
      </w:r>
      <w:r>
        <w:t>: = Runner or walker and volunteer</w:t>
      </w:r>
    </w:p>
    <w:p w14:paraId="42587D3C" w14:textId="77777777" w:rsidR="00241612" w:rsidRDefault="00241612" w:rsidP="00241612">
      <w:pPr>
        <w:keepNext/>
      </w:pPr>
    </w:p>
    <w:p w14:paraId="57C94F52" w14:textId="16FD7B60" w:rsidR="00241612" w:rsidRDefault="00241612" w:rsidP="00241612">
      <w:pPr>
        <w:keepNext/>
      </w:pPr>
      <w:r>
        <w:t xml:space="preserve">Q35 </w:t>
      </w:r>
      <w:r>
        <w:rPr>
          <w:b/>
          <w:u w:val="single"/>
        </w:rPr>
        <w:t xml:space="preserve">The impact of running or walking at </w:t>
      </w:r>
      <w:r w:rsidR="0087571B" w:rsidRPr="0087571B">
        <w:rPr>
          <w:b/>
          <w:i/>
          <w:u w:val="single"/>
        </w:rPr>
        <w:t>parkrun</w:t>
      </w:r>
      <w:r>
        <w:br/>
        <w:t xml:space="preserve"> Thinking about the impact of </w:t>
      </w:r>
      <w:r w:rsidR="0087571B" w:rsidRPr="0087571B">
        <w:rPr>
          <w:i/>
        </w:rPr>
        <w:t>parkrun</w:t>
      </w:r>
      <w:r>
        <w:t xml:space="preserve"> on your health and wellbeing, to what extent has running or walking at </w:t>
      </w:r>
      <w:r w:rsidR="0087571B" w:rsidRPr="0087571B">
        <w:rPr>
          <w:i/>
        </w:rPr>
        <w:t>parkrun</w:t>
      </w:r>
      <w:r>
        <w:t> changed: </w:t>
      </w:r>
    </w:p>
    <w:tbl>
      <w:tblPr>
        <w:tblStyle w:val="QQuestionTable"/>
        <w:tblW w:w="9576" w:type="auto"/>
        <w:tblLook w:val="07E0" w:firstRow="1" w:lastRow="1" w:firstColumn="1" w:lastColumn="1" w:noHBand="1" w:noVBand="1"/>
      </w:tblPr>
      <w:tblGrid>
        <w:gridCol w:w="1585"/>
        <w:gridCol w:w="1554"/>
        <w:gridCol w:w="1557"/>
        <w:gridCol w:w="1557"/>
        <w:gridCol w:w="1554"/>
        <w:gridCol w:w="1553"/>
      </w:tblGrid>
      <w:tr w:rsidR="00241612" w14:paraId="0CE52CB5" w14:textId="77777777" w:rsidTr="00392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0F4E58A" w14:textId="77777777" w:rsidR="00241612" w:rsidRDefault="00241612" w:rsidP="00392ED1">
            <w:pPr>
              <w:keepNext/>
            </w:pPr>
          </w:p>
        </w:tc>
        <w:tc>
          <w:tcPr>
            <w:tcW w:w="1596" w:type="dxa"/>
          </w:tcPr>
          <w:p w14:paraId="2E16B66D"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Much worse</w:t>
            </w:r>
          </w:p>
        </w:tc>
        <w:tc>
          <w:tcPr>
            <w:tcW w:w="1596" w:type="dxa"/>
          </w:tcPr>
          <w:p w14:paraId="38613E87"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Worse</w:t>
            </w:r>
          </w:p>
        </w:tc>
        <w:tc>
          <w:tcPr>
            <w:tcW w:w="1596" w:type="dxa"/>
          </w:tcPr>
          <w:p w14:paraId="05A88D19"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No impact</w:t>
            </w:r>
          </w:p>
        </w:tc>
        <w:tc>
          <w:tcPr>
            <w:tcW w:w="1596" w:type="dxa"/>
          </w:tcPr>
          <w:p w14:paraId="2E39B992"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Better</w:t>
            </w:r>
          </w:p>
        </w:tc>
        <w:tc>
          <w:tcPr>
            <w:tcW w:w="1596" w:type="dxa"/>
          </w:tcPr>
          <w:p w14:paraId="7790E66F"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Much better</w:t>
            </w:r>
          </w:p>
        </w:tc>
      </w:tr>
      <w:tr w:rsidR="00241612" w14:paraId="11175E8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EF0E34F" w14:textId="77777777" w:rsidR="00241612" w:rsidRDefault="00241612" w:rsidP="00392ED1">
            <w:pPr>
              <w:keepNext/>
            </w:pPr>
            <w:r>
              <w:t xml:space="preserve">your physical health </w:t>
            </w:r>
          </w:p>
        </w:tc>
        <w:tc>
          <w:tcPr>
            <w:tcW w:w="1596" w:type="dxa"/>
          </w:tcPr>
          <w:p w14:paraId="0A4D397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FA1ABE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84C561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38FB1C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AA32D8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185D93F5"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8932961" w14:textId="77777777" w:rsidR="00241612" w:rsidRDefault="00241612" w:rsidP="00392ED1">
            <w:pPr>
              <w:keepNext/>
            </w:pPr>
            <w:r>
              <w:t xml:space="preserve">your mental health </w:t>
            </w:r>
          </w:p>
        </w:tc>
        <w:tc>
          <w:tcPr>
            <w:tcW w:w="1596" w:type="dxa"/>
          </w:tcPr>
          <w:p w14:paraId="50A7462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3A3C4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128276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C7D1EB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10537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088A6677"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5901CE2E" w14:textId="77777777" w:rsidR="00241612" w:rsidRDefault="00241612" w:rsidP="00392ED1">
            <w:pPr>
              <w:keepNext/>
            </w:pPr>
            <w:r>
              <w:t xml:space="preserve">your ability to control your weight </w:t>
            </w:r>
          </w:p>
        </w:tc>
        <w:tc>
          <w:tcPr>
            <w:tcW w:w="1596" w:type="dxa"/>
          </w:tcPr>
          <w:p w14:paraId="354FB30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94A24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21A21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753CCE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4E7B7F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43B134C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08998E1" w14:textId="77777777" w:rsidR="00241612" w:rsidRDefault="00241612" w:rsidP="00392ED1">
            <w:pPr>
              <w:keepNext/>
            </w:pPr>
            <w:r>
              <w:t xml:space="preserve">your happiness </w:t>
            </w:r>
          </w:p>
        </w:tc>
        <w:tc>
          <w:tcPr>
            <w:tcW w:w="1596" w:type="dxa"/>
          </w:tcPr>
          <w:p w14:paraId="79BACBA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E2480D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96EAB2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A950E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B91CEA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4014291C"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0043AAC4" w14:textId="77777777" w:rsidR="00241612" w:rsidRDefault="00241612" w:rsidP="00392ED1">
            <w:pPr>
              <w:keepNext/>
            </w:pPr>
            <w:r>
              <w:t xml:space="preserve">the number of new people you meet </w:t>
            </w:r>
          </w:p>
        </w:tc>
        <w:tc>
          <w:tcPr>
            <w:tcW w:w="1596" w:type="dxa"/>
          </w:tcPr>
          <w:p w14:paraId="3EFAD23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5F0D2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488677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FF6E37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D819A9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4AECBD5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6079EEFC" w14:textId="77777777" w:rsidR="00241612" w:rsidRDefault="00241612" w:rsidP="00392ED1">
            <w:pPr>
              <w:keepNext/>
            </w:pPr>
            <w:r>
              <w:t xml:space="preserve">the amount of time you spend with friends </w:t>
            </w:r>
          </w:p>
        </w:tc>
        <w:tc>
          <w:tcPr>
            <w:tcW w:w="1596" w:type="dxa"/>
          </w:tcPr>
          <w:p w14:paraId="40D2354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B51D42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D45D32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C3903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B7F3A4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32B1D08"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729A2BA" w14:textId="77777777" w:rsidR="00241612" w:rsidRDefault="00241612" w:rsidP="00392ED1">
            <w:pPr>
              <w:keepNext/>
            </w:pPr>
            <w:r>
              <w:t xml:space="preserve">the amount of time you spend with family </w:t>
            </w:r>
          </w:p>
        </w:tc>
        <w:tc>
          <w:tcPr>
            <w:tcW w:w="1596" w:type="dxa"/>
          </w:tcPr>
          <w:p w14:paraId="1354A2C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0F53A4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ACA9AE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A55E3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81C5D1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15919115"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18059D2A" w14:textId="77777777" w:rsidR="00241612" w:rsidRDefault="00241612" w:rsidP="00392ED1">
            <w:pPr>
              <w:keepNext/>
            </w:pPr>
            <w:r>
              <w:t xml:space="preserve">your enjoyment of competing </w:t>
            </w:r>
          </w:p>
        </w:tc>
        <w:tc>
          <w:tcPr>
            <w:tcW w:w="1596" w:type="dxa"/>
          </w:tcPr>
          <w:p w14:paraId="2A6B254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B81160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236646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BB6B23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AE09A6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6C7AB32B"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0C7796BE" w14:textId="77777777" w:rsidR="00241612" w:rsidRDefault="00241612" w:rsidP="00392ED1">
            <w:pPr>
              <w:keepNext/>
            </w:pPr>
            <w:r>
              <w:lastRenderedPageBreak/>
              <w:t xml:space="preserve">the amount of time you spend outdoors </w:t>
            </w:r>
          </w:p>
        </w:tc>
        <w:tc>
          <w:tcPr>
            <w:tcW w:w="1596" w:type="dxa"/>
          </w:tcPr>
          <w:p w14:paraId="62DEAEC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E39AC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DB67F2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D386BA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886F53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E3B8549"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3A3877A0" w14:textId="77777777" w:rsidR="00241612" w:rsidRDefault="00241612" w:rsidP="00392ED1">
            <w:pPr>
              <w:keepNext/>
            </w:pPr>
            <w:r>
              <w:t xml:space="preserve">your ability to be active in a safe environment </w:t>
            </w:r>
          </w:p>
        </w:tc>
        <w:tc>
          <w:tcPr>
            <w:tcW w:w="1596" w:type="dxa"/>
          </w:tcPr>
          <w:p w14:paraId="23520A7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D68732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16D65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62AB24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056D3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06FC889F"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0C752541" w14:textId="77777777" w:rsidR="00241612" w:rsidRDefault="00241612" w:rsidP="00392ED1">
            <w:pPr>
              <w:keepNext/>
            </w:pPr>
            <w:r>
              <w:t xml:space="preserve">how much you feel part of a community </w:t>
            </w:r>
          </w:p>
        </w:tc>
        <w:tc>
          <w:tcPr>
            <w:tcW w:w="1596" w:type="dxa"/>
          </w:tcPr>
          <w:p w14:paraId="0522D90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4EC8DA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203FF2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E60B58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F2058D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185A34E0"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2111F9CE" w14:textId="77777777" w:rsidR="00241612" w:rsidRDefault="00241612" w:rsidP="00392ED1">
            <w:pPr>
              <w:keepNext/>
            </w:pPr>
            <w:r>
              <w:t xml:space="preserve">your sense of personal achievement </w:t>
            </w:r>
          </w:p>
        </w:tc>
        <w:tc>
          <w:tcPr>
            <w:tcW w:w="1596" w:type="dxa"/>
          </w:tcPr>
          <w:p w14:paraId="49A9169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6D4BF5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BDBC6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F0C99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F72F62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96471BD"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57AB2EC5" w14:textId="77777777" w:rsidR="00241612" w:rsidRDefault="00241612" w:rsidP="00392ED1">
            <w:pPr>
              <w:keepNext/>
            </w:pPr>
            <w:r>
              <w:t xml:space="preserve">your overall lifestyle choices (e.g. diet and smoking) </w:t>
            </w:r>
          </w:p>
        </w:tc>
        <w:tc>
          <w:tcPr>
            <w:tcW w:w="1596" w:type="dxa"/>
          </w:tcPr>
          <w:p w14:paraId="5D2E1AA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CC13F6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CAA17E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462D4D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E8B846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0516661C"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5D6C2A36" w14:textId="77777777" w:rsidR="00241612" w:rsidRDefault="00241612" w:rsidP="00392ED1">
            <w:pPr>
              <w:keepNext/>
            </w:pPr>
            <w:r>
              <w:t xml:space="preserve">your confidence </w:t>
            </w:r>
          </w:p>
        </w:tc>
        <w:tc>
          <w:tcPr>
            <w:tcW w:w="1596" w:type="dxa"/>
          </w:tcPr>
          <w:p w14:paraId="199C4F8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CA4D0A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9E671B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A620E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849DFA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28AB520A"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758027C" w14:textId="77777777" w:rsidR="00241612" w:rsidRDefault="00241612" w:rsidP="00392ED1">
            <w:pPr>
              <w:keepNext/>
            </w:pPr>
            <w:r>
              <w:t xml:space="preserve">your fitness </w:t>
            </w:r>
          </w:p>
        </w:tc>
        <w:tc>
          <w:tcPr>
            <w:tcW w:w="1596" w:type="dxa"/>
          </w:tcPr>
          <w:p w14:paraId="16641F5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A144E9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16B5F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A50964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0A22D2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416A0DAC"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F7722CC" w14:textId="77777777" w:rsidR="00241612" w:rsidRDefault="00241612" w:rsidP="00392ED1">
            <w:pPr>
              <w:keepNext/>
            </w:pPr>
            <w:r>
              <w:t xml:space="preserve">other (please specify) </w:t>
            </w:r>
          </w:p>
        </w:tc>
        <w:tc>
          <w:tcPr>
            <w:tcW w:w="1596" w:type="dxa"/>
          </w:tcPr>
          <w:p w14:paraId="287ECBC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35D02D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243A32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D6612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65A4DD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bl>
    <w:p w14:paraId="1C9B5907" w14:textId="77777777" w:rsidR="00241612" w:rsidRDefault="00241612" w:rsidP="00241612"/>
    <w:p w14:paraId="0EB31758" w14:textId="77777777" w:rsidR="00241612" w:rsidRDefault="00241612" w:rsidP="00241612"/>
    <w:p w14:paraId="07934E7C" w14:textId="77777777" w:rsidR="00241612" w:rsidRDefault="00241612" w:rsidP="00241612"/>
    <w:p w14:paraId="39369169" w14:textId="77777777" w:rsidR="00241612" w:rsidRDefault="00241612" w:rsidP="00241612">
      <w:r w:rsidRPr="0081697C">
        <w:lastRenderedPageBreak/>
        <w:t>*Answer choices are randomised</w:t>
      </w:r>
    </w:p>
    <w:p w14:paraId="7D7542FB" w14:textId="77777777" w:rsidR="00241612" w:rsidRDefault="00241612" w:rsidP="00241612">
      <w:pPr>
        <w:pStyle w:val="QuestionSeparator"/>
      </w:pPr>
    </w:p>
    <w:p w14:paraId="16978F39" w14:textId="77777777" w:rsidR="00241612" w:rsidRDefault="00241612" w:rsidP="00241612">
      <w:pPr>
        <w:pStyle w:val="QDisplayLogic"/>
        <w:keepNext/>
      </w:pPr>
      <w:r>
        <w:t>Display This Question:</w:t>
      </w:r>
    </w:p>
    <w:p w14:paraId="4F5E30E2" w14:textId="72C447B9"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unner or walker and volunteer</w:t>
      </w:r>
    </w:p>
    <w:p w14:paraId="6B862A43" w14:textId="6B29301F" w:rsidR="00241612" w:rsidRDefault="00241612" w:rsidP="00241612">
      <w:pPr>
        <w:pStyle w:val="QDisplayLogic"/>
        <w:keepNext/>
        <w:ind w:firstLine="400"/>
      </w:pPr>
      <w:r>
        <w:t xml:space="preserve">Or * </w:t>
      </w:r>
      <w:r w:rsidR="0087571B" w:rsidRPr="0087571B">
        <w:t>parkrun</w:t>
      </w:r>
      <w:r>
        <w:t xml:space="preserve"> participation Choose one option that best describes your current participation at </w:t>
      </w:r>
      <w:r w:rsidR="0087571B" w:rsidRPr="0087571B">
        <w:t>parkrun</w:t>
      </w:r>
      <w:r>
        <w:t>: = Volunteer only</w:t>
      </w:r>
    </w:p>
    <w:p w14:paraId="15103637" w14:textId="77777777" w:rsidR="00241612" w:rsidRDefault="00241612" w:rsidP="00241612"/>
    <w:p w14:paraId="29FCA8C9" w14:textId="3640EA3A" w:rsidR="00241612" w:rsidRDefault="00241612" w:rsidP="00241612">
      <w:pPr>
        <w:keepNext/>
      </w:pPr>
      <w:r>
        <w:lastRenderedPageBreak/>
        <w:t xml:space="preserve">Q36 </w:t>
      </w:r>
      <w:r>
        <w:rPr>
          <w:b/>
          <w:u w:val="single"/>
        </w:rPr>
        <w:t xml:space="preserve">The impact of volunteering at </w:t>
      </w:r>
      <w:r w:rsidR="0087571B" w:rsidRPr="0087571B">
        <w:rPr>
          <w:b/>
          <w:i/>
          <w:u w:val="single"/>
        </w:rPr>
        <w:t>parkrun</w:t>
      </w:r>
      <w:r>
        <w:t xml:space="preserve">  </w:t>
      </w:r>
      <w:r>
        <w:br/>
        <w:t xml:space="preserve">Thinking about the impact of </w:t>
      </w:r>
      <w:r w:rsidR="0087571B" w:rsidRPr="0087571B">
        <w:rPr>
          <w:i/>
        </w:rPr>
        <w:t>parkrun</w:t>
      </w:r>
      <w:r>
        <w:t xml:space="preserve"> on your health and wellbeing, to what extent has volunteering at </w:t>
      </w:r>
      <w:r w:rsidR="0087571B" w:rsidRPr="0087571B">
        <w:rPr>
          <w:i/>
        </w:rPr>
        <w:t>parkrun</w:t>
      </w:r>
      <w:r>
        <w:t xml:space="preserve"> changed: </w:t>
      </w:r>
    </w:p>
    <w:tbl>
      <w:tblPr>
        <w:tblStyle w:val="QQuestionTable"/>
        <w:tblW w:w="9576" w:type="auto"/>
        <w:tblLook w:val="07E0" w:firstRow="1" w:lastRow="1" w:firstColumn="1" w:lastColumn="1" w:noHBand="1" w:noVBand="1"/>
      </w:tblPr>
      <w:tblGrid>
        <w:gridCol w:w="1776"/>
        <w:gridCol w:w="1515"/>
        <w:gridCol w:w="1520"/>
        <w:gridCol w:w="1521"/>
        <w:gridCol w:w="1515"/>
        <w:gridCol w:w="1513"/>
      </w:tblGrid>
      <w:tr w:rsidR="00241612" w14:paraId="4E1F5D04" w14:textId="77777777" w:rsidTr="00392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CE3E176" w14:textId="77777777" w:rsidR="00241612" w:rsidRDefault="00241612" w:rsidP="00392ED1">
            <w:pPr>
              <w:keepNext/>
            </w:pPr>
          </w:p>
        </w:tc>
        <w:tc>
          <w:tcPr>
            <w:tcW w:w="1596" w:type="dxa"/>
          </w:tcPr>
          <w:p w14:paraId="2D4D5FC8"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Much worse</w:t>
            </w:r>
          </w:p>
        </w:tc>
        <w:tc>
          <w:tcPr>
            <w:tcW w:w="1596" w:type="dxa"/>
          </w:tcPr>
          <w:p w14:paraId="0C60556C"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Worse</w:t>
            </w:r>
          </w:p>
        </w:tc>
        <w:tc>
          <w:tcPr>
            <w:tcW w:w="1596" w:type="dxa"/>
          </w:tcPr>
          <w:p w14:paraId="66B9DAF0"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No impact</w:t>
            </w:r>
          </w:p>
        </w:tc>
        <w:tc>
          <w:tcPr>
            <w:tcW w:w="1596" w:type="dxa"/>
          </w:tcPr>
          <w:p w14:paraId="031106B4"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Better</w:t>
            </w:r>
          </w:p>
        </w:tc>
        <w:tc>
          <w:tcPr>
            <w:tcW w:w="1596" w:type="dxa"/>
          </w:tcPr>
          <w:p w14:paraId="3F3ACEE1" w14:textId="77777777" w:rsidR="00241612" w:rsidRDefault="00241612" w:rsidP="00392ED1">
            <w:pPr>
              <w:cnfStyle w:val="100000000000" w:firstRow="1" w:lastRow="0" w:firstColumn="0" w:lastColumn="0" w:oddVBand="0" w:evenVBand="0" w:oddHBand="0" w:evenHBand="0" w:firstRowFirstColumn="0" w:firstRowLastColumn="0" w:lastRowFirstColumn="0" w:lastRowLastColumn="0"/>
            </w:pPr>
            <w:r>
              <w:t>Much better</w:t>
            </w:r>
          </w:p>
        </w:tc>
      </w:tr>
      <w:tr w:rsidR="00241612" w14:paraId="33BA89CF"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244033AD" w14:textId="77777777" w:rsidR="00241612" w:rsidRDefault="00241612" w:rsidP="00392ED1">
            <w:pPr>
              <w:keepNext/>
            </w:pPr>
            <w:r>
              <w:t xml:space="preserve">your physical health </w:t>
            </w:r>
          </w:p>
        </w:tc>
        <w:tc>
          <w:tcPr>
            <w:tcW w:w="1596" w:type="dxa"/>
          </w:tcPr>
          <w:p w14:paraId="4E0B49C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21AB15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11F9B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A6F57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24CC3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AE67BE4"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16459667" w14:textId="77777777" w:rsidR="00241612" w:rsidRDefault="00241612" w:rsidP="00392ED1">
            <w:pPr>
              <w:keepNext/>
            </w:pPr>
            <w:r>
              <w:t xml:space="preserve">your mental health </w:t>
            </w:r>
          </w:p>
        </w:tc>
        <w:tc>
          <w:tcPr>
            <w:tcW w:w="1596" w:type="dxa"/>
          </w:tcPr>
          <w:p w14:paraId="06A7BCD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04729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AE3AE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41623D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06A590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20E5FB84"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72BE0EC" w14:textId="77777777" w:rsidR="00241612" w:rsidRDefault="00241612" w:rsidP="00392ED1">
            <w:pPr>
              <w:keepNext/>
            </w:pPr>
            <w:r>
              <w:t xml:space="preserve">your happiness </w:t>
            </w:r>
          </w:p>
        </w:tc>
        <w:tc>
          <w:tcPr>
            <w:tcW w:w="1596" w:type="dxa"/>
          </w:tcPr>
          <w:p w14:paraId="6960AAC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83930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EACDA2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3AA74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2FE16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8D55893"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31EEB00D" w14:textId="77777777" w:rsidR="00241612" w:rsidRDefault="00241612" w:rsidP="00392ED1">
            <w:pPr>
              <w:keepNext/>
            </w:pPr>
            <w:r>
              <w:t xml:space="preserve">the number of new people you meet </w:t>
            </w:r>
          </w:p>
        </w:tc>
        <w:tc>
          <w:tcPr>
            <w:tcW w:w="1596" w:type="dxa"/>
          </w:tcPr>
          <w:p w14:paraId="2CE4A5E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BE990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D01FEF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09ECD2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7321ED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2C05218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6BB3C3A9" w14:textId="77777777" w:rsidR="00241612" w:rsidRDefault="00241612" w:rsidP="00392ED1">
            <w:pPr>
              <w:keepNext/>
            </w:pPr>
            <w:r>
              <w:t xml:space="preserve">the amount of time you spend with friends </w:t>
            </w:r>
          </w:p>
        </w:tc>
        <w:tc>
          <w:tcPr>
            <w:tcW w:w="1596" w:type="dxa"/>
          </w:tcPr>
          <w:p w14:paraId="6A66167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977C43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AE6F2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EB25D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016F6C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87ECEE2"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5BE51D73" w14:textId="77777777" w:rsidR="00241612" w:rsidRDefault="00241612" w:rsidP="00392ED1">
            <w:pPr>
              <w:keepNext/>
            </w:pPr>
            <w:r>
              <w:t xml:space="preserve">the amount of time you spend with family </w:t>
            </w:r>
          </w:p>
        </w:tc>
        <w:tc>
          <w:tcPr>
            <w:tcW w:w="1596" w:type="dxa"/>
          </w:tcPr>
          <w:p w14:paraId="7FA7AEF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EF88E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62E91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9510E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0B5C62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672455ED"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3D38758" w14:textId="77777777" w:rsidR="00241612" w:rsidRDefault="00241612" w:rsidP="00392ED1">
            <w:pPr>
              <w:keepNext/>
            </w:pPr>
            <w:r>
              <w:t xml:space="preserve">the amount of time you spend outdoors </w:t>
            </w:r>
          </w:p>
        </w:tc>
        <w:tc>
          <w:tcPr>
            <w:tcW w:w="1596" w:type="dxa"/>
          </w:tcPr>
          <w:p w14:paraId="14FC339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5485D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A0773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09F2C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2B2F9C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20C932FB"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80145C1" w14:textId="77777777" w:rsidR="00241612" w:rsidRDefault="00241612" w:rsidP="00392ED1">
            <w:pPr>
              <w:keepNext/>
            </w:pPr>
            <w:r>
              <w:t xml:space="preserve">how much you feel part of a community </w:t>
            </w:r>
          </w:p>
        </w:tc>
        <w:tc>
          <w:tcPr>
            <w:tcW w:w="1596" w:type="dxa"/>
          </w:tcPr>
          <w:p w14:paraId="63DDE31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25DCB7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352589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1E391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78191F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0133E110"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61B58BE4" w14:textId="77777777" w:rsidR="00241612" w:rsidRDefault="00241612" w:rsidP="00392ED1">
            <w:pPr>
              <w:keepNext/>
            </w:pPr>
            <w:r>
              <w:t xml:space="preserve">your ability to gain recognition for your accomplishments </w:t>
            </w:r>
          </w:p>
        </w:tc>
        <w:tc>
          <w:tcPr>
            <w:tcW w:w="1596" w:type="dxa"/>
          </w:tcPr>
          <w:p w14:paraId="0CC4995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D3AC36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267B78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F8F0B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367BA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D59D31A"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3E4DD949" w14:textId="77777777" w:rsidR="00241612" w:rsidRDefault="00241612" w:rsidP="00392ED1">
            <w:pPr>
              <w:keepNext/>
            </w:pPr>
            <w:r>
              <w:lastRenderedPageBreak/>
              <w:t xml:space="preserve">your ability to help people </w:t>
            </w:r>
          </w:p>
        </w:tc>
        <w:tc>
          <w:tcPr>
            <w:tcW w:w="1596" w:type="dxa"/>
          </w:tcPr>
          <w:p w14:paraId="4B95A16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65D061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9BE8F5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E8EF72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DAC12C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76ED8AE"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A04993B" w14:textId="77777777" w:rsidR="00241612" w:rsidRDefault="00241612" w:rsidP="00392ED1">
            <w:pPr>
              <w:keepNext/>
            </w:pPr>
            <w:r>
              <w:t xml:space="preserve">your ability to fulfil moral duties </w:t>
            </w:r>
          </w:p>
        </w:tc>
        <w:tc>
          <w:tcPr>
            <w:tcW w:w="1596" w:type="dxa"/>
          </w:tcPr>
          <w:p w14:paraId="1D77785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B4FE6C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35596A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581FC4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6B9228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1AC18B86"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327B6F3E" w14:textId="77777777" w:rsidR="00241612" w:rsidRDefault="00241612" w:rsidP="00392ED1">
            <w:pPr>
              <w:keepNext/>
            </w:pPr>
            <w:r>
              <w:t xml:space="preserve">your ability to work with a team of people </w:t>
            </w:r>
          </w:p>
        </w:tc>
        <w:tc>
          <w:tcPr>
            <w:tcW w:w="1596" w:type="dxa"/>
          </w:tcPr>
          <w:p w14:paraId="446763C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6CBE36"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C9F86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4C737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9F7995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109FE4F"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0E125805" w14:textId="77777777" w:rsidR="00241612" w:rsidRDefault="00241612" w:rsidP="00392ED1">
            <w:pPr>
              <w:keepNext/>
            </w:pPr>
            <w:r>
              <w:t xml:space="preserve">your CV / employability </w:t>
            </w:r>
          </w:p>
        </w:tc>
        <w:tc>
          <w:tcPr>
            <w:tcW w:w="1596" w:type="dxa"/>
          </w:tcPr>
          <w:p w14:paraId="70C75E1A"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B7204AE"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02A5D27"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444882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426D6C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34D49ED5"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276E0620" w14:textId="77777777" w:rsidR="00241612" w:rsidRDefault="00241612" w:rsidP="00392ED1">
            <w:pPr>
              <w:keepNext/>
            </w:pPr>
            <w:r>
              <w:t xml:space="preserve">your confidence </w:t>
            </w:r>
          </w:p>
        </w:tc>
        <w:tc>
          <w:tcPr>
            <w:tcW w:w="1596" w:type="dxa"/>
          </w:tcPr>
          <w:p w14:paraId="42EDC2F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65DEA5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F4705C"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B87685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4B9BEA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11BA2A5"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5BDE1CC1" w14:textId="77777777" w:rsidR="00241612" w:rsidRDefault="00241612" w:rsidP="00392ED1">
            <w:pPr>
              <w:keepNext/>
            </w:pPr>
            <w:r>
              <w:t xml:space="preserve">your skills </w:t>
            </w:r>
          </w:p>
        </w:tc>
        <w:tc>
          <w:tcPr>
            <w:tcW w:w="1596" w:type="dxa"/>
          </w:tcPr>
          <w:p w14:paraId="73020DF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0DEFEF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E75C8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D6C13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4BEA70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53B215E9"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4C3B769F" w14:textId="77777777" w:rsidR="00241612" w:rsidRDefault="00241612" w:rsidP="00392ED1">
            <w:pPr>
              <w:keepNext/>
            </w:pPr>
            <w:r>
              <w:t xml:space="preserve">your sense of personal achievement </w:t>
            </w:r>
          </w:p>
        </w:tc>
        <w:tc>
          <w:tcPr>
            <w:tcW w:w="1596" w:type="dxa"/>
          </w:tcPr>
          <w:p w14:paraId="2042942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3A15E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0660254"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473FCB9"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0B3257D"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5FD29C86"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71FF5BE4" w14:textId="77777777" w:rsidR="00241612" w:rsidRDefault="00241612" w:rsidP="00392ED1">
            <w:pPr>
              <w:keepNext/>
            </w:pPr>
            <w:r>
              <w:t xml:space="preserve">your fitness </w:t>
            </w:r>
          </w:p>
        </w:tc>
        <w:tc>
          <w:tcPr>
            <w:tcW w:w="1596" w:type="dxa"/>
          </w:tcPr>
          <w:p w14:paraId="6C752845"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596D56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684BCE2"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D4F115B"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598F13"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r w:rsidR="00241612" w14:paraId="7721A2A6" w14:textId="77777777" w:rsidTr="00392ED1">
        <w:tc>
          <w:tcPr>
            <w:cnfStyle w:val="001000000000" w:firstRow="0" w:lastRow="0" w:firstColumn="1" w:lastColumn="0" w:oddVBand="0" w:evenVBand="0" w:oddHBand="0" w:evenHBand="0" w:firstRowFirstColumn="0" w:firstRowLastColumn="0" w:lastRowFirstColumn="0" w:lastRowLastColumn="0"/>
            <w:tcW w:w="1596" w:type="dxa"/>
          </w:tcPr>
          <w:p w14:paraId="2DCBAB9B" w14:textId="77777777" w:rsidR="00241612" w:rsidRDefault="00241612" w:rsidP="00392ED1">
            <w:pPr>
              <w:keepNext/>
            </w:pPr>
            <w:r>
              <w:t xml:space="preserve">other (please specify) </w:t>
            </w:r>
          </w:p>
        </w:tc>
        <w:tc>
          <w:tcPr>
            <w:tcW w:w="1596" w:type="dxa"/>
          </w:tcPr>
          <w:p w14:paraId="7983148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4B65F5F"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3759681"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1BA848"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D13AEB0" w14:textId="77777777" w:rsidR="00241612" w:rsidRDefault="00241612" w:rsidP="00241612">
            <w:pPr>
              <w:pStyle w:val="ListParagraph"/>
              <w:keepNext/>
              <w:numPr>
                <w:ilvl w:val="0"/>
                <w:numId w:val="15"/>
              </w:numPr>
              <w:contextualSpacing w:val="0"/>
              <w:cnfStyle w:val="000000000000" w:firstRow="0" w:lastRow="0" w:firstColumn="0" w:lastColumn="0" w:oddVBand="0" w:evenVBand="0" w:oddHBand="0" w:evenHBand="0" w:firstRowFirstColumn="0" w:firstRowLastColumn="0" w:lastRowFirstColumn="0" w:lastRowLastColumn="0"/>
            </w:pPr>
          </w:p>
        </w:tc>
      </w:tr>
    </w:tbl>
    <w:p w14:paraId="6069BF4D" w14:textId="77777777" w:rsidR="00241612" w:rsidRDefault="00241612" w:rsidP="00241612"/>
    <w:p w14:paraId="53DCD6B2" w14:textId="77777777" w:rsidR="00241612" w:rsidRDefault="00241612" w:rsidP="00241612"/>
    <w:p w14:paraId="5A254FD1" w14:textId="77777777" w:rsidR="00241612" w:rsidRDefault="00241612" w:rsidP="00241612">
      <w:pPr>
        <w:pStyle w:val="QuestionSeparator"/>
      </w:pPr>
    </w:p>
    <w:p w14:paraId="6473E701" w14:textId="77777777" w:rsidR="00241612" w:rsidRDefault="00241612" w:rsidP="00241612">
      <w:pPr>
        <w:pStyle w:val="QDisplayLogic"/>
        <w:keepNext/>
      </w:pPr>
      <w:r>
        <w:lastRenderedPageBreak/>
        <w:t>Display This Question:</w:t>
      </w:r>
    </w:p>
    <w:p w14:paraId="4D7208A6" w14:textId="632BEE82"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unner or walker only</w:t>
      </w:r>
    </w:p>
    <w:p w14:paraId="2AC2A8BD" w14:textId="4667EFA7" w:rsidR="00241612" w:rsidRDefault="00241612" w:rsidP="00241612">
      <w:pPr>
        <w:pStyle w:val="QDisplayLogic"/>
        <w:keepNext/>
        <w:ind w:firstLine="400"/>
      </w:pPr>
      <w:r>
        <w:t xml:space="preserve">Or * </w:t>
      </w:r>
      <w:r w:rsidR="0087571B" w:rsidRPr="0087571B">
        <w:t>parkrun</w:t>
      </w:r>
      <w:r>
        <w:t xml:space="preserve"> participation Choose one option that best describes your current participation at </w:t>
      </w:r>
      <w:r w:rsidR="0087571B" w:rsidRPr="0087571B">
        <w:t>parkrun</w:t>
      </w:r>
      <w:r>
        <w:t>: = Runner or walker and volunteer</w:t>
      </w:r>
    </w:p>
    <w:p w14:paraId="08D02BBC" w14:textId="77777777" w:rsidR="00241612" w:rsidRDefault="00241612" w:rsidP="00241612">
      <w:pPr>
        <w:pStyle w:val="QDisplayLogic"/>
        <w:keepNext/>
      </w:pPr>
      <w:r>
        <w:t>And If</w:t>
      </w:r>
    </w:p>
    <w:p w14:paraId="352A934E" w14:textId="77777777" w:rsidR="00241612" w:rsidRDefault="00241612" w:rsidP="00241612">
      <w:pPr>
        <w:pStyle w:val="QDisplayLogic"/>
        <w:keepNext/>
        <w:ind w:firstLine="400"/>
      </w:pPr>
      <w:r>
        <w:t>* Health condition, disability or illness Are your day-to-day activities limited because of a hea... = Yes, limited a lot</w:t>
      </w:r>
    </w:p>
    <w:p w14:paraId="3D61E02B" w14:textId="77777777" w:rsidR="00241612" w:rsidRDefault="00241612" w:rsidP="00241612">
      <w:pPr>
        <w:pStyle w:val="QDisplayLogic"/>
        <w:keepNext/>
        <w:ind w:firstLine="400"/>
      </w:pPr>
      <w:r>
        <w:t>Or * Health condition, disability or illness Are your day-to-day activities limited because of a hea... = Yes, limited a little</w:t>
      </w:r>
    </w:p>
    <w:p w14:paraId="6EE19A60" w14:textId="77777777" w:rsidR="00241612" w:rsidRDefault="00241612" w:rsidP="00241612"/>
    <w:p w14:paraId="5FEC3D06" w14:textId="69D7636A" w:rsidR="00241612" w:rsidRDefault="00241612" w:rsidP="00241612">
      <w:pPr>
        <w:keepNext/>
      </w:pPr>
      <w:r>
        <w:t>Q37 * To what extent has</w:t>
      </w:r>
      <w:r>
        <w:rPr>
          <w:b/>
        </w:rPr>
        <w:t xml:space="preserve"> running or walking</w:t>
      </w:r>
      <w:r>
        <w:t xml:space="preserve"> at </w:t>
      </w:r>
      <w:r w:rsidR="0087571B" w:rsidRPr="0087571B">
        <w:rPr>
          <w:i/>
        </w:rPr>
        <w:t>parkrun</w:t>
      </w:r>
      <w:r>
        <w:t> changed your ability to manage your health condition, disability or illness?</w:t>
      </w:r>
    </w:p>
    <w:p w14:paraId="04EDFB9B" w14:textId="77777777" w:rsidR="00241612" w:rsidRDefault="00241612" w:rsidP="00241612">
      <w:pPr>
        <w:pStyle w:val="ListParagraph"/>
        <w:keepNext/>
        <w:numPr>
          <w:ilvl w:val="0"/>
          <w:numId w:val="15"/>
        </w:numPr>
        <w:contextualSpacing w:val="0"/>
      </w:pPr>
      <w:r>
        <w:t xml:space="preserve">Much worse </w:t>
      </w:r>
    </w:p>
    <w:p w14:paraId="38DA166B" w14:textId="77777777" w:rsidR="00241612" w:rsidRDefault="00241612" w:rsidP="00241612">
      <w:pPr>
        <w:pStyle w:val="ListParagraph"/>
        <w:keepNext/>
        <w:numPr>
          <w:ilvl w:val="0"/>
          <w:numId w:val="15"/>
        </w:numPr>
        <w:contextualSpacing w:val="0"/>
      </w:pPr>
      <w:r>
        <w:t xml:space="preserve">Worse </w:t>
      </w:r>
    </w:p>
    <w:p w14:paraId="219AC7B0" w14:textId="77777777" w:rsidR="00241612" w:rsidRDefault="00241612" w:rsidP="00241612">
      <w:pPr>
        <w:pStyle w:val="ListParagraph"/>
        <w:keepNext/>
        <w:numPr>
          <w:ilvl w:val="0"/>
          <w:numId w:val="15"/>
        </w:numPr>
        <w:contextualSpacing w:val="0"/>
      </w:pPr>
      <w:r>
        <w:t xml:space="preserve">No effect </w:t>
      </w:r>
    </w:p>
    <w:p w14:paraId="49EB62FC" w14:textId="77777777" w:rsidR="00241612" w:rsidRDefault="00241612" w:rsidP="00241612">
      <w:pPr>
        <w:pStyle w:val="ListParagraph"/>
        <w:keepNext/>
        <w:numPr>
          <w:ilvl w:val="0"/>
          <w:numId w:val="15"/>
        </w:numPr>
        <w:contextualSpacing w:val="0"/>
      </w:pPr>
      <w:r>
        <w:t xml:space="preserve">Better </w:t>
      </w:r>
    </w:p>
    <w:p w14:paraId="6641324A" w14:textId="77777777" w:rsidR="00241612" w:rsidRDefault="00241612" w:rsidP="00241612">
      <w:pPr>
        <w:pStyle w:val="ListParagraph"/>
        <w:keepNext/>
        <w:numPr>
          <w:ilvl w:val="0"/>
          <w:numId w:val="15"/>
        </w:numPr>
        <w:contextualSpacing w:val="0"/>
      </w:pPr>
      <w:r>
        <w:t xml:space="preserve">Much better </w:t>
      </w:r>
    </w:p>
    <w:p w14:paraId="6E332B6E" w14:textId="77777777" w:rsidR="00241612" w:rsidRDefault="00241612" w:rsidP="00241612"/>
    <w:p w14:paraId="3C16000A" w14:textId="77777777" w:rsidR="00241612" w:rsidRDefault="00241612" w:rsidP="00241612">
      <w:pPr>
        <w:pStyle w:val="QuestionSeparator"/>
        <w:spacing w:before="0"/>
      </w:pPr>
    </w:p>
    <w:p w14:paraId="330C5AD2" w14:textId="77777777" w:rsidR="00241612" w:rsidRDefault="00241612" w:rsidP="00241612">
      <w:pPr>
        <w:pStyle w:val="QDisplayLogic"/>
        <w:keepNext/>
      </w:pPr>
      <w:r>
        <w:t>Display This Question:</w:t>
      </w:r>
    </w:p>
    <w:p w14:paraId="7C05064C" w14:textId="780F3F95"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unner or walker and volunteer</w:t>
      </w:r>
    </w:p>
    <w:p w14:paraId="67CF93E8" w14:textId="75BF9BDD" w:rsidR="00241612" w:rsidRDefault="00241612" w:rsidP="00241612">
      <w:pPr>
        <w:pStyle w:val="QDisplayLogic"/>
        <w:keepNext/>
        <w:ind w:firstLine="400"/>
      </w:pPr>
      <w:r>
        <w:t xml:space="preserve">Or * </w:t>
      </w:r>
      <w:r w:rsidR="0087571B" w:rsidRPr="0087571B">
        <w:t>parkrun</w:t>
      </w:r>
      <w:r>
        <w:t xml:space="preserve"> participation Choose one option that best describes your current participation at </w:t>
      </w:r>
      <w:r w:rsidR="0087571B" w:rsidRPr="0087571B">
        <w:t>parkrun</w:t>
      </w:r>
      <w:r>
        <w:t>: = Volunteer only</w:t>
      </w:r>
    </w:p>
    <w:p w14:paraId="216A26B1" w14:textId="77777777" w:rsidR="00241612" w:rsidRDefault="00241612" w:rsidP="00241612">
      <w:pPr>
        <w:pStyle w:val="QDisplayLogic"/>
        <w:keepNext/>
      </w:pPr>
      <w:r>
        <w:t>And If</w:t>
      </w:r>
    </w:p>
    <w:p w14:paraId="005B0E00" w14:textId="77777777" w:rsidR="00241612" w:rsidRDefault="00241612" w:rsidP="00241612">
      <w:pPr>
        <w:pStyle w:val="QDisplayLogic"/>
        <w:keepNext/>
        <w:ind w:firstLine="400"/>
      </w:pPr>
      <w:r>
        <w:t>* Health condition, disability or illness Are your day-to-day activities limited because of a hea... = Yes, limited a lot</w:t>
      </w:r>
    </w:p>
    <w:p w14:paraId="4034C43B" w14:textId="77777777" w:rsidR="00241612" w:rsidRDefault="00241612" w:rsidP="00241612">
      <w:pPr>
        <w:pStyle w:val="QDisplayLogic"/>
        <w:keepNext/>
        <w:ind w:firstLine="400"/>
      </w:pPr>
      <w:r>
        <w:t>Or * Health condition, disability or illness Are your day-to-day activities limited because of a hea... = Yes, limited a little</w:t>
      </w:r>
    </w:p>
    <w:p w14:paraId="4358E80C" w14:textId="77777777" w:rsidR="00241612" w:rsidRDefault="00241612" w:rsidP="00241612"/>
    <w:p w14:paraId="44CAE9B4" w14:textId="5D2954B6" w:rsidR="00241612" w:rsidRDefault="00241612" w:rsidP="00241612">
      <w:pPr>
        <w:keepNext/>
      </w:pPr>
      <w:r>
        <w:lastRenderedPageBreak/>
        <w:t xml:space="preserve">Q38 * To what extent has </w:t>
      </w:r>
      <w:r>
        <w:rPr>
          <w:b/>
        </w:rPr>
        <w:t>volunteering</w:t>
      </w:r>
      <w:r>
        <w:t xml:space="preserve"> at </w:t>
      </w:r>
      <w:r w:rsidR="0087571B" w:rsidRPr="0087571B">
        <w:rPr>
          <w:i/>
        </w:rPr>
        <w:t>parkrun</w:t>
      </w:r>
      <w:r>
        <w:t xml:space="preserve"> changed your ability to manage your health condition, disability or illness?</w:t>
      </w:r>
    </w:p>
    <w:p w14:paraId="377473F6" w14:textId="77777777" w:rsidR="00241612" w:rsidRDefault="00241612" w:rsidP="00241612">
      <w:pPr>
        <w:pStyle w:val="ListParagraph"/>
        <w:keepNext/>
        <w:numPr>
          <w:ilvl w:val="0"/>
          <w:numId w:val="15"/>
        </w:numPr>
        <w:contextualSpacing w:val="0"/>
      </w:pPr>
      <w:r>
        <w:t xml:space="preserve">Much worse </w:t>
      </w:r>
    </w:p>
    <w:p w14:paraId="0991687B" w14:textId="77777777" w:rsidR="00241612" w:rsidRDefault="00241612" w:rsidP="00241612">
      <w:pPr>
        <w:pStyle w:val="ListParagraph"/>
        <w:keepNext/>
        <w:numPr>
          <w:ilvl w:val="0"/>
          <w:numId w:val="15"/>
        </w:numPr>
        <w:contextualSpacing w:val="0"/>
      </w:pPr>
      <w:r>
        <w:t xml:space="preserve">Worse </w:t>
      </w:r>
    </w:p>
    <w:p w14:paraId="2A61EE6F" w14:textId="77777777" w:rsidR="00241612" w:rsidRDefault="00241612" w:rsidP="00241612">
      <w:pPr>
        <w:pStyle w:val="ListParagraph"/>
        <w:keepNext/>
        <w:numPr>
          <w:ilvl w:val="0"/>
          <w:numId w:val="15"/>
        </w:numPr>
        <w:contextualSpacing w:val="0"/>
      </w:pPr>
      <w:r>
        <w:t xml:space="preserve">No effect </w:t>
      </w:r>
    </w:p>
    <w:p w14:paraId="0A04D133" w14:textId="77777777" w:rsidR="00241612" w:rsidRDefault="00241612" w:rsidP="00241612">
      <w:pPr>
        <w:pStyle w:val="ListParagraph"/>
        <w:keepNext/>
        <w:numPr>
          <w:ilvl w:val="0"/>
          <w:numId w:val="15"/>
        </w:numPr>
        <w:contextualSpacing w:val="0"/>
      </w:pPr>
      <w:r>
        <w:t xml:space="preserve">Better </w:t>
      </w:r>
    </w:p>
    <w:p w14:paraId="75DA3FD4" w14:textId="77777777" w:rsidR="00241612" w:rsidRDefault="00241612" w:rsidP="00241612">
      <w:pPr>
        <w:pStyle w:val="ListParagraph"/>
        <w:keepNext/>
        <w:numPr>
          <w:ilvl w:val="0"/>
          <w:numId w:val="15"/>
        </w:numPr>
        <w:contextualSpacing w:val="0"/>
      </w:pPr>
      <w:r>
        <w:t xml:space="preserve">Much better </w:t>
      </w:r>
    </w:p>
    <w:p w14:paraId="50CFB1F5" w14:textId="77777777" w:rsidR="00241612" w:rsidRDefault="00241612" w:rsidP="00241612"/>
    <w:p w14:paraId="4AEAED47" w14:textId="77777777" w:rsidR="00241612" w:rsidRDefault="00241612" w:rsidP="00241612">
      <w:pPr>
        <w:pStyle w:val="QuestionSeparator"/>
      </w:pPr>
    </w:p>
    <w:tbl>
      <w:tblPr>
        <w:tblW w:w="0" w:type="auto"/>
        <w:tblInd w:w="10" w:type="dxa"/>
        <w:tblCellMar>
          <w:left w:w="10" w:type="dxa"/>
          <w:right w:w="10" w:type="dxa"/>
        </w:tblCellMar>
        <w:tblLook w:val="0000" w:firstRow="0" w:lastRow="0" w:firstColumn="0" w:lastColumn="0" w:noHBand="0" w:noVBand="0"/>
      </w:tblPr>
      <w:tblGrid>
        <w:gridCol w:w="1347"/>
        <w:gridCol w:w="8003"/>
      </w:tblGrid>
      <w:tr w:rsidR="00241612" w14:paraId="6A84DA96" w14:textId="77777777" w:rsidTr="00392ED1">
        <w:trPr>
          <w:trHeight w:val="300"/>
        </w:trPr>
        <w:tc>
          <w:tcPr>
            <w:tcW w:w="1368" w:type="dxa"/>
            <w:tcBorders>
              <w:top w:val="nil"/>
              <w:left w:val="nil"/>
              <w:bottom w:val="nil"/>
              <w:right w:val="nil"/>
            </w:tcBorders>
          </w:tcPr>
          <w:p w14:paraId="319D9E80" w14:textId="77777777" w:rsidR="00241612" w:rsidRDefault="00241612" w:rsidP="00392ED1">
            <w:pPr>
              <w:rPr>
                <w:color w:val="CCCCCC"/>
              </w:rPr>
            </w:pPr>
            <w:r>
              <w:rPr>
                <w:color w:val="CCCCCC"/>
              </w:rPr>
              <w:t>Page Break</w:t>
            </w:r>
          </w:p>
        </w:tc>
        <w:tc>
          <w:tcPr>
            <w:tcW w:w="8208" w:type="dxa"/>
            <w:tcBorders>
              <w:top w:val="nil"/>
              <w:left w:val="nil"/>
              <w:bottom w:val="nil"/>
              <w:right w:val="nil"/>
            </w:tcBorders>
          </w:tcPr>
          <w:p w14:paraId="06D668F3" w14:textId="77777777" w:rsidR="00241612" w:rsidRDefault="00241612" w:rsidP="00392ED1">
            <w:pPr>
              <w:pBdr>
                <w:top w:val="single" w:sz="8" w:space="0" w:color="CCCCCC"/>
              </w:pBdr>
              <w:spacing w:before="120" w:after="120" w:line="120" w:lineRule="auto"/>
              <w:jc w:val="center"/>
              <w:rPr>
                <w:color w:val="CCCCCC"/>
              </w:rPr>
            </w:pPr>
          </w:p>
        </w:tc>
      </w:tr>
    </w:tbl>
    <w:p w14:paraId="05C2A20F" w14:textId="77777777" w:rsidR="00241612" w:rsidRDefault="00241612" w:rsidP="00241612">
      <w:r>
        <w:br w:type="page"/>
      </w:r>
    </w:p>
    <w:p w14:paraId="16CFCCB4" w14:textId="77777777" w:rsidR="00241612" w:rsidRDefault="00241612" w:rsidP="00241612">
      <w:pPr>
        <w:pStyle w:val="QDisplayLogic"/>
        <w:keepNext/>
      </w:pPr>
      <w:r>
        <w:lastRenderedPageBreak/>
        <w:t>Display This Question:</w:t>
      </w:r>
    </w:p>
    <w:p w14:paraId="3CECD228" w14:textId="46E0DEC7"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egistered but not yet participated</w:t>
      </w:r>
    </w:p>
    <w:tbl>
      <w:tblPr>
        <w:tblStyle w:val="QQuestionIconTable"/>
        <w:tblW w:w="100" w:type="auto"/>
        <w:tblLook w:val="07E0" w:firstRow="1" w:lastRow="1" w:firstColumn="1" w:lastColumn="1" w:noHBand="1" w:noVBand="1"/>
      </w:tblPr>
      <w:tblGrid>
        <w:gridCol w:w="50"/>
        <w:gridCol w:w="50"/>
      </w:tblGrid>
      <w:tr w:rsidR="00241612" w14:paraId="13AB7115" w14:textId="77777777" w:rsidTr="00392ED1">
        <w:tc>
          <w:tcPr>
            <w:tcW w:w="50" w:type="dxa"/>
          </w:tcPr>
          <w:p w14:paraId="64472E48" w14:textId="77777777" w:rsidR="00241612" w:rsidRDefault="00241612" w:rsidP="00392ED1">
            <w:pPr>
              <w:keepNext/>
            </w:pPr>
          </w:p>
        </w:tc>
        <w:tc>
          <w:tcPr>
            <w:tcW w:w="50" w:type="dxa"/>
          </w:tcPr>
          <w:p w14:paraId="19C773A0" w14:textId="77777777" w:rsidR="00241612" w:rsidRDefault="00241612" w:rsidP="00392ED1">
            <w:pPr>
              <w:keepNext/>
            </w:pPr>
          </w:p>
        </w:tc>
      </w:tr>
    </w:tbl>
    <w:p w14:paraId="331DEFB2" w14:textId="36D95D5D" w:rsidR="00241612" w:rsidRDefault="00241612" w:rsidP="00241612">
      <w:pPr>
        <w:keepNext/>
      </w:pPr>
      <w:r>
        <w:t xml:space="preserve">Q39 </w:t>
      </w:r>
      <w:r>
        <w:br/>
      </w:r>
      <w:r>
        <w:rPr>
          <w:b/>
          <w:u w:val="single"/>
        </w:rPr>
        <w:t>Social bonds and relationships</w:t>
      </w:r>
      <w:r>
        <w:t xml:space="preserve">  </w:t>
      </w:r>
      <w:r>
        <w:br/>
        <w:t xml:space="preserve">Who do you usually interact with at </w:t>
      </w:r>
      <w:r w:rsidR="0087571B" w:rsidRPr="0087571B">
        <w:rPr>
          <w:i/>
        </w:rPr>
        <w:t>parkrun</w:t>
      </w:r>
      <w:r>
        <w:t xml:space="preserve">? i.e., those you attend and communicate with at </w:t>
      </w:r>
      <w:r w:rsidR="0087571B" w:rsidRPr="0087571B">
        <w:rPr>
          <w:i/>
        </w:rPr>
        <w:t>parkrun</w:t>
      </w:r>
      <w:r>
        <w:t xml:space="preserve">.  </w:t>
      </w:r>
      <w:r>
        <w:br/>
        <w:t xml:space="preserve">   </w:t>
      </w:r>
      <w:r>
        <w:br/>
        <w:t>Please tick all that apply.</w:t>
      </w:r>
    </w:p>
    <w:p w14:paraId="1E815AEE" w14:textId="77777777" w:rsidR="00241612" w:rsidRDefault="00241612" w:rsidP="00241612">
      <w:pPr>
        <w:pStyle w:val="ListParagraph"/>
        <w:keepNext/>
        <w:numPr>
          <w:ilvl w:val="0"/>
          <w:numId w:val="13"/>
        </w:numPr>
        <w:contextualSpacing w:val="0"/>
      </w:pPr>
      <w:r>
        <w:t xml:space="preserve">Family </w:t>
      </w:r>
    </w:p>
    <w:p w14:paraId="638A1913" w14:textId="77777777" w:rsidR="00241612" w:rsidRDefault="00241612" w:rsidP="00241612">
      <w:pPr>
        <w:pStyle w:val="ListParagraph"/>
        <w:keepNext/>
        <w:numPr>
          <w:ilvl w:val="0"/>
          <w:numId w:val="13"/>
        </w:numPr>
        <w:contextualSpacing w:val="0"/>
      </w:pPr>
      <w:r>
        <w:t xml:space="preserve">Friends </w:t>
      </w:r>
    </w:p>
    <w:p w14:paraId="43F0EC15" w14:textId="77777777" w:rsidR="00241612" w:rsidRDefault="00241612" w:rsidP="00241612">
      <w:pPr>
        <w:pStyle w:val="ListParagraph"/>
        <w:keepNext/>
        <w:numPr>
          <w:ilvl w:val="0"/>
          <w:numId w:val="13"/>
        </w:numPr>
        <w:contextualSpacing w:val="0"/>
      </w:pPr>
      <w:r>
        <w:t xml:space="preserve">Spouse / Partner </w:t>
      </w:r>
    </w:p>
    <w:p w14:paraId="0C9DB6FA" w14:textId="77777777" w:rsidR="00241612" w:rsidRDefault="00241612" w:rsidP="00241612">
      <w:pPr>
        <w:pStyle w:val="ListParagraph"/>
        <w:keepNext/>
        <w:numPr>
          <w:ilvl w:val="0"/>
          <w:numId w:val="13"/>
        </w:numPr>
        <w:contextualSpacing w:val="0"/>
      </w:pPr>
      <w:r>
        <w:t xml:space="preserve">Neighbours </w:t>
      </w:r>
    </w:p>
    <w:p w14:paraId="19814407" w14:textId="77777777" w:rsidR="00241612" w:rsidRDefault="00241612" w:rsidP="00241612">
      <w:pPr>
        <w:pStyle w:val="ListParagraph"/>
        <w:keepNext/>
        <w:numPr>
          <w:ilvl w:val="0"/>
          <w:numId w:val="13"/>
        </w:numPr>
        <w:contextualSpacing w:val="0"/>
      </w:pPr>
      <w:r>
        <w:t xml:space="preserve">Work colleagues </w:t>
      </w:r>
    </w:p>
    <w:p w14:paraId="0F1B84A8" w14:textId="77777777" w:rsidR="00241612" w:rsidRDefault="00241612" w:rsidP="00241612">
      <w:pPr>
        <w:pStyle w:val="ListParagraph"/>
        <w:keepNext/>
        <w:numPr>
          <w:ilvl w:val="0"/>
          <w:numId w:val="13"/>
        </w:numPr>
        <w:contextualSpacing w:val="0"/>
      </w:pPr>
      <w:r>
        <w:t xml:space="preserve">Members of my sports club (e.g. running or walking club) </w:t>
      </w:r>
    </w:p>
    <w:p w14:paraId="2DBCD8C8" w14:textId="77777777" w:rsidR="00241612" w:rsidRDefault="00241612" w:rsidP="00241612">
      <w:pPr>
        <w:pStyle w:val="ListParagraph"/>
        <w:keepNext/>
        <w:numPr>
          <w:ilvl w:val="0"/>
          <w:numId w:val="13"/>
        </w:numPr>
        <w:contextualSpacing w:val="0"/>
      </w:pPr>
      <w:r>
        <w:t xml:space="preserve">Members of my non-sports club, organisation or group </w:t>
      </w:r>
    </w:p>
    <w:p w14:paraId="40D52987" w14:textId="77777777" w:rsidR="00241612" w:rsidRDefault="00241612" w:rsidP="00241612">
      <w:pPr>
        <w:pStyle w:val="ListParagraph"/>
        <w:keepNext/>
        <w:numPr>
          <w:ilvl w:val="0"/>
          <w:numId w:val="13"/>
        </w:numPr>
        <w:contextualSpacing w:val="0"/>
      </w:pPr>
      <w:r>
        <w:t xml:space="preserve">Strangers </w:t>
      </w:r>
    </w:p>
    <w:p w14:paraId="4CA6F4B6" w14:textId="57B31C35" w:rsidR="00241612" w:rsidRDefault="00241612" w:rsidP="00241612">
      <w:pPr>
        <w:pStyle w:val="ListParagraph"/>
        <w:keepNext/>
        <w:numPr>
          <w:ilvl w:val="0"/>
          <w:numId w:val="13"/>
        </w:numPr>
        <w:contextualSpacing w:val="0"/>
      </w:pPr>
      <w:r>
        <w:t xml:space="preserve">Other </w:t>
      </w:r>
      <w:r w:rsidR="0087571B" w:rsidRPr="0087571B">
        <w:rPr>
          <w:i/>
        </w:rPr>
        <w:t>parkrun</w:t>
      </w:r>
      <w:r>
        <w:t xml:space="preserve"> participants </w:t>
      </w:r>
    </w:p>
    <w:p w14:paraId="3C06CDB3" w14:textId="77777777" w:rsidR="00241612" w:rsidRDefault="00241612" w:rsidP="00241612">
      <w:pPr>
        <w:pStyle w:val="ListParagraph"/>
        <w:keepNext/>
        <w:numPr>
          <w:ilvl w:val="0"/>
          <w:numId w:val="13"/>
        </w:numPr>
        <w:contextualSpacing w:val="0"/>
      </w:pPr>
      <w:r>
        <w:t xml:space="preserve">I do not interact with anyone </w:t>
      </w:r>
    </w:p>
    <w:p w14:paraId="6C0E0EDC" w14:textId="77777777" w:rsidR="00241612" w:rsidRDefault="00241612" w:rsidP="00241612">
      <w:pPr>
        <w:pStyle w:val="ListParagraph"/>
        <w:keepNext/>
        <w:numPr>
          <w:ilvl w:val="0"/>
          <w:numId w:val="13"/>
        </w:numPr>
        <w:contextualSpacing w:val="0"/>
      </w:pPr>
      <w:r>
        <w:t>Other (please specify) ________________________________________________</w:t>
      </w:r>
    </w:p>
    <w:p w14:paraId="725D0F05" w14:textId="77777777" w:rsidR="00241612" w:rsidRDefault="00241612" w:rsidP="00241612"/>
    <w:p w14:paraId="771631D1" w14:textId="77777777" w:rsidR="00241612" w:rsidRDefault="00241612" w:rsidP="00241612"/>
    <w:p w14:paraId="29821AA2" w14:textId="77777777" w:rsidR="00241612" w:rsidRDefault="00241612" w:rsidP="00241612">
      <w:r>
        <w:t>*Answer choices are randomised</w:t>
      </w:r>
    </w:p>
    <w:p w14:paraId="7F448E7E" w14:textId="77777777" w:rsidR="00241612" w:rsidRDefault="00241612" w:rsidP="00241612"/>
    <w:p w14:paraId="041B6938" w14:textId="77777777" w:rsidR="00241612" w:rsidRDefault="00241612" w:rsidP="00241612"/>
    <w:p w14:paraId="2AA03D1F" w14:textId="77777777" w:rsidR="00241612" w:rsidRDefault="00241612" w:rsidP="00241612">
      <w:pPr>
        <w:pStyle w:val="QuestionSeparator"/>
      </w:pPr>
    </w:p>
    <w:p w14:paraId="60559571" w14:textId="77777777" w:rsidR="00241612" w:rsidRDefault="00241612" w:rsidP="00241612">
      <w:pPr>
        <w:pStyle w:val="QDisplayLogic"/>
        <w:keepNext/>
      </w:pPr>
      <w:r>
        <w:t>Display This Question:</w:t>
      </w:r>
    </w:p>
    <w:p w14:paraId="4E52FF52" w14:textId="152093EC" w:rsidR="00241612" w:rsidRDefault="00241612" w:rsidP="00241612">
      <w:pPr>
        <w:pStyle w:val="QDisplayLogic"/>
        <w:keepNext/>
        <w:ind w:firstLine="400"/>
      </w:pPr>
      <w:r>
        <w:t xml:space="preserve">If * </w:t>
      </w:r>
      <w:r w:rsidR="0087571B" w:rsidRPr="0087571B">
        <w:t>parkrun</w:t>
      </w:r>
      <w:r>
        <w:t xml:space="preserve"> participation Choose one option that best describes your current participation at </w:t>
      </w:r>
      <w:r w:rsidR="0087571B" w:rsidRPr="0087571B">
        <w:t>parkrun</w:t>
      </w:r>
      <w:r>
        <w:t>: != Registered but not yet participated</w:t>
      </w:r>
    </w:p>
    <w:tbl>
      <w:tblPr>
        <w:tblStyle w:val="QQuestionIconTable"/>
        <w:tblW w:w="100" w:type="auto"/>
        <w:tblLook w:val="07E0" w:firstRow="1" w:lastRow="1" w:firstColumn="1" w:lastColumn="1" w:noHBand="1" w:noVBand="1"/>
      </w:tblPr>
      <w:tblGrid>
        <w:gridCol w:w="50"/>
        <w:gridCol w:w="50"/>
      </w:tblGrid>
      <w:tr w:rsidR="00241612" w14:paraId="4AB3870B" w14:textId="77777777" w:rsidTr="00392ED1">
        <w:tc>
          <w:tcPr>
            <w:tcW w:w="50" w:type="dxa"/>
          </w:tcPr>
          <w:p w14:paraId="6119BC83" w14:textId="77777777" w:rsidR="00241612" w:rsidRDefault="00241612" w:rsidP="00392ED1">
            <w:pPr>
              <w:keepNext/>
            </w:pPr>
          </w:p>
        </w:tc>
        <w:tc>
          <w:tcPr>
            <w:tcW w:w="50" w:type="dxa"/>
          </w:tcPr>
          <w:p w14:paraId="3361D19F" w14:textId="77777777" w:rsidR="00241612" w:rsidRDefault="00241612" w:rsidP="00392ED1">
            <w:pPr>
              <w:keepNext/>
            </w:pPr>
          </w:p>
        </w:tc>
      </w:tr>
    </w:tbl>
    <w:p w14:paraId="6450995F" w14:textId="77777777" w:rsidR="00241612" w:rsidRDefault="00241612" w:rsidP="00241612"/>
    <w:p w14:paraId="0318AC54" w14:textId="6FC96EAA" w:rsidR="00241612" w:rsidRDefault="00241612" w:rsidP="00241612">
      <w:pPr>
        <w:keepNext/>
      </w:pPr>
      <w:r>
        <w:t xml:space="preserve">Q40 In terms of relationships, what opportunities has </w:t>
      </w:r>
      <w:r w:rsidR="0087571B" w:rsidRPr="0087571B">
        <w:rPr>
          <w:i/>
        </w:rPr>
        <w:t>parkrun</w:t>
      </w:r>
      <w:r>
        <w:t xml:space="preserve"> opened up for you?   </w:t>
      </w:r>
      <w:r>
        <w:br/>
        <w:t xml:space="preserve">   </w:t>
      </w:r>
      <w:r>
        <w:br/>
        <w:t>Please tick all that apply.</w:t>
      </w:r>
    </w:p>
    <w:p w14:paraId="6497CBAF" w14:textId="77777777" w:rsidR="00241612" w:rsidRDefault="00241612" w:rsidP="00241612">
      <w:pPr>
        <w:pStyle w:val="ListParagraph"/>
        <w:keepNext/>
        <w:numPr>
          <w:ilvl w:val="0"/>
          <w:numId w:val="13"/>
        </w:numPr>
        <w:contextualSpacing w:val="0"/>
      </w:pPr>
      <w:r>
        <w:t xml:space="preserve">I have met new people of a similar background </w:t>
      </w:r>
    </w:p>
    <w:p w14:paraId="2E6DE91F" w14:textId="77777777" w:rsidR="00241612" w:rsidRDefault="00241612" w:rsidP="00241612">
      <w:pPr>
        <w:pStyle w:val="ListParagraph"/>
        <w:keepNext/>
        <w:numPr>
          <w:ilvl w:val="0"/>
          <w:numId w:val="13"/>
        </w:numPr>
        <w:contextualSpacing w:val="0"/>
      </w:pPr>
      <w:r>
        <w:t xml:space="preserve">I have met new people of a different background </w:t>
      </w:r>
    </w:p>
    <w:p w14:paraId="49950DFF" w14:textId="77777777" w:rsidR="00241612" w:rsidRDefault="00241612" w:rsidP="00241612">
      <w:pPr>
        <w:pStyle w:val="ListParagraph"/>
        <w:keepNext/>
        <w:numPr>
          <w:ilvl w:val="0"/>
          <w:numId w:val="13"/>
        </w:numPr>
        <w:contextualSpacing w:val="0"/>
      </w:pPr>
      <w:r>
        <w:t xml:space="preserve">I feel closer to my existing friends or family </w:t>
      </w:r>
    </w:p>
    <w:p w14:paraId="7646D144" w14:textId="77777777" w:rsidR="00241612" w:rsidRDefault="00241612" w:rsidP="00241612">
      <w:pPr>
        <w:pStyle w:val="ListParagraph"/>
        <w:keepNext/>
        <w:numPr>
          <w:ilvl w:val="0"/>
          <w:numId w:val="13"/>
        </w:numPr>
        <w:contextualSpacing w:val="0"/>
      </w:pPr>
      <w:r>
        <w:t xml:space="preserve">I feel part of my community </w:t>
      </w:r>
    </w:p>
    <w:p w14:paraId="15D7118C" w14:textId="77777777" w:rsidR="00241612" w:rsidRDefault="00241612" w:rsidP="00241612">
      <w:pPr>
        <w:pStyle w:val="ListParagraph"/>
        <w:keepNext/>
        <w:numPr>
          <w:ilvl w:val="0"/>
          <w:numId w:val="13"/>
        </w:numPr>
        <w:contextualSpacing w:val="0"/>
      </w:pPr>
      <w:r>
        <w:t xml:space="preserve">I have joined a sports club (e.g. running or walking club) </w:t>
      </w:r>
    </w:p>
    <w:p w14:paraId="76C8D470" w14:textId="77777777" w:rsidR="00241612" w:rsidRDefault="00241612" w:rsidP="00241612">
      <w:pPr>
        <w:pStyle w:val="ListParagraph"/>
        <w:keepNext/>
        <w:numPr>
          <w:ilvl w:val="0"/>
          <w:numId w:val="13"/>
        </w:numPr>
        <w:contextualSpacing w:val="0"/>
      </w:pPr>
      <w:r>
        <w:t xml:space="preserve">I have joined a non-sports club, organisation or group </w:t>
      </w:r>
    </w:p>
    <w:p w14:paraId="118ACFD1" w14:textId="77777777" w:rsidR="00241612" w:rsidRDefault="00241612" w:rsidP="00241612">
      <w:pPr>
        <w:pStyle w:val="ListParagraph"/>
        <w:keepNext/>
        <w:numPr>
          <w:ilvl w:val="0"/>
          <w:numId w:val="13"/>
        </w:numPr>
        <w:contextualSpacing w:val="0"/>
      </w:pPr>
      <w:r>
        <w:t xml:space="preserve">It has made no difference to me </w:t>
      </w:r>
    </w:p>
    <w:p w14:paraId="1553339C" w14:textId="77777777" w:rsidR="00241612" w:rsidRDefault="00241612" w:rsidP="00241612">
      <w:pPr>
        <w:pStyle w:val="ListParagraph"/>
        <w:keepNext/>
        <w:numPr>
          <w:ilvl w:val="0"/>
          <w:numId w:val="13"/>
        </w:numPr>
        <w:contextualSpacing w:val="0"/>
      </w:pPr>
      <w:r>
        <w:t xml:space="preserve">It has allowed me to spend time on my own </w:t>
      </w:r>
    </w:p>
    <w:p w14:paraId="33EFA15E" w14:textId="77777777" w:rsidR="00241612" w:rsidRDefault="00241612" w:rsidP="00241612">
      <w:pPr>
        <w:pStyle w:val="ListParagraph"/>
        <w:keepNext/>
        <w:numPr>
          <w:ilvl w:val="0"/>
          <w:numId w:val="13"/>
        </w:numPr>
        <w:contextualSpacing w:val="0"/>
      </w:pPr>
      <w:r>
        <w:t>Other (please specify) ________________________________________________</w:t>
      </w:r>
    </w:p>
    <w:p w14:paraId="0B0E67BF" w14:textId="77777777" w:rsidR="00241612" w:rsidRDefault="00241612" w:rsidP="00241612"/>
    <w:p w14:paraId="42AEC0A3" w14:textId="77777777" w:rsidR="00241612" w:rsidRDefault="00241612" w:rsidP="00241612"/>
    <w:p w14:paraId="4520F42C" w14:textId="77777777" w:rsidR="00241612" w:rsidRDefault="00241612" w:rsidP="00241612">
      <w:r>
        <w:t>*Answer choices are randomised</w:t>
      </w:r>
    </w:p>
    <w:p w14:paraId="1C44165A" w14:textId="77777777" w:rsidR="00241612" w:rsidRDefault="00241612" w:rsidP="00241612"/>
    <w:p w14:paraId="7B1A306A" w14:textId="77777777" w:rsidR="00241612" w:rsidRDefault="00241612" w:rsidP="00241612">
      <w:pPr>
        <w:pStyle w:val="QuestionSeparator"/>
      </w:pPr>
    </w:p>
    <w:p w14:paraId="36C05BC7" w14:textId="77777777" w:rsidR="00241612" w:rsidRDefault="00241612" w:rsidP="00241612"/>
    <w:p w14:paraId="0C8DB225" w14:textId="38BBE1EE" w:rsidR="00241612" w:rsidRDefault="00241612" w:rsidP="00241612">
      <w:pPr>
        <w:keepNext/>
      </w:pPr>
      <w:r>
        <w:t xml:space="preserve">Q41 If there is anything else you would like to mention about the impact of </w:t>
      </w:r>
      <w:r w:rsidR="0087571B" w:rsidRPr="0087571B">
        <w:rPr>
          <w:i/>
        </w:rPr>
        <w:t>parkrun</w:t>
      </w:r>
      <w:r>
        <w:t xml:space="preserve"> on your health and wellbeing, please insert your comments here. </w:t>
      </w:r>
    </w:p>
    <w:p w14:paraId="32F7E88B" w14:textId="77777777" w:rsidR="00241612" w:rsidRDefault="00241612" w:rsidP="00241612">
      <w:pPr>
        <w:pStyle w:val="TextEntryLine"/>
        <w:ind w:firstLine="400"/>
      </w:pPr>
      <w:r>
        <w:t>________________________________________________________________</w:t>
      </w:r>
    </w:p>
    <w:p w14:paraId="6BA0F1B0" w14:textId="77777777" w:rsidR="00241612" w:rsidRDefault="00241612" w:rsidP="00241612">
      <w:pPr>
        <w:pStyle w:val="TextEntryLine"/>
        <w:ind w:firstLine="400"/>
      </w:pPr>
      <w:r>
        <w:t>________________________________________________________________</w:t>
      </w:r>
    </w:p>
    <w:p w14:paraId="1864DAEF" w14:textId="77777777" w:rsidR="00241612" w:rsidRDefault="00241612" w:rsidP="00241612">
      <w:pPr>
        <w:pStyle w:val="TextEntryLine"/>
        <w:ind w:firstLine="400"/>
      </w:pPr>
      <w:r>
        <w:t>________________________________________________________________</w:t>
      </w:r>
    </w:p>
    <w:p w14:paraId="702FCF2C" w14:textId="77777777" w:rsidR="00241612" w:rsidRDefault="00241612" w:rsidP="00241612">
      <w:pPr>
        <w:pStyle w:val="TextEntryLine"/>
        <w:ind w:firstLine="400"/>
      </w:pPr>
      <w:r>
        <w:t>________________________________________________________________</w:t>
      </w:r>
    </w:p>
    <w:p w14:paraId="752BCEB5" w14:textId="77777777" w:rsidR="00241612" w:rsidRDefault="00241612" w:rsidP="00241612">
      <w:pPr>
        <w:pStyle w:val="TextEntryLine"/>
        <w:ind w:firstLine="400"/>
      </w:pPr>
      <w:r>
        <w:t>________________________________________________________________</w:t>
      </w:r>
    </w:p>
    <w:p w14:paraId="2CA5DC2F" w14:textId="77777777" w:rsidR="00241612" w:rsidRDefault="00241612" w:rsidP="00241612"/>
    <w:p w14:paraId="71FCB63C" w14:textId="77777777" w:rsidR="00241612" w:rsidRDefault="00241612" w:rsidP="00241612">
      <w:pPr>
        <w:pStyle w:val="QuestionSeparator"/>
      </w:pPr>
    </w:p>
    <w:p w14:paraId="06E820B9" w14:textId="77777777" w:rsidR="00241612" w:rsidRDefault="00241612" w:rsidP="00241612"/>
    <w:p w14:paraId="123C15AD" w14:textId="77777777" w:rsidR="00241612" w:rsidRDefault="00241612" w:rsidP="00241612">
      <w:pPr>
        <w:keepNext/>
      </w:pPr>
      <w:r>
        <w:t xml:space="preserve">Q42 * </w:t>
      </w:r>
      <w:r>
        <w:rPr>
          <w:b/>
        </w:rPr>
        <w:t>You have nearly reached the end of the survey</w:t>
      </w:r>
      <w:r>
        <w:br/>
        <w:t xml:space="preserve"> Are you willing to answer some more questions about your physical activity in the last 7 days? </w:t>
      </w:r>
    </w:p>
    <w:p w14:paraId="261857BB" w14:textId="77777777" w:rsidR="00241612" w:rsidRDefault="00241612" w:rsidP="00241612">
      <w:pPr>
        <w:pStyle w:val="ListParagraph"/>
        <w:keepNext/>
        <w:numPr>
          <w:ilvl w:val="0"/>
          <w:numId w:val="15"/>
        </w:numPr>
        <w:contextualSpacing w:val="0"/>
      </w:pPr>
      <w:r>
        <w:t xml:space="preserve">Yes </w:t>
      </w:r>
    </w:p>
    <w:p w14:paraId="0EEA5829" w14:textId="77777777" w:rsidR="00241612" w:rsidRDefault="00241612" w:rsidP="00241612">
      <w:pPr>
        <w:pStyle w:val="ListParagraph"/>
        <w:keepNext/>
        <w:numPr>
          <w:ilvl w:val="0"/>
          <w:numId w:val="15"/>
        </w:numPr>
        <w:contextualSpacing w:val="0"/>
      </w:pPr>
      <w:r>
        <w:t xml:space="preserve">No </w:t>
      </w:r>
    </w:p>
    <w:p w14:paraId="4F44CB59" w14:textId="77777777" w:rsidR="00241612" w:rsidRDefault="00241612" w:rsidP="00241612"/>
    <w:p w14:paraId="1D3A06DA" w14:textId="77777777" w:rsidR="00241612" w:rsidRDefault="00241612" w:rsidP="00241612">
      <w:pPr>
        <w:pStyle w:val="QSkipLogic"/>
      </w:pPr>
      <w:r>
        <w:t>Skip To: End of Survey If * You have nearly reached the end of the survey Are you willing to answer some more questions abo... = No</w:t>
      </w:r>
    </w:p>
    <w:p w14:paraId="562593CA" w14:textId="77777777" w:rsidR="00241612" w:rsidRDefault="00241612" w:rsidP="00241612">
      <w:pPr>
        <w:pStyle w:val="QuestionSeparator"/>
      </w:pPr>
    </w:p>
    <w:tbl>
      <w:tblPr>
        <w:tblStyle w:val="QQuestionIconTable"/>
        <w:tblW w:w="100" w:type="auto"/>
        <w:tblLook w:val="07E0" w:firstRow="1" w:lastRow="1" w:firstColumn="1" w:lastColumn="1" w:noHBand="1" w:noVBand="1"/>
      </w:tblPr>
      <w:tblGrid>
        <w:gridCol w:w="50"/>
        <w:gridCol w:w="50"/>
      </w:tblGrid>
      <w:tr w:rsidR="00241612" w14:paraId="15E51E3A" w14:textId="77777777" w:rsidTr="00392ED1">
        <w:tc>
          <w:tcPr>
            <w:tcW w:w="50" w:type="dxa"/>
          </w:tcPr>
          <w:p w14:paraId="7AA387DE" w14:textId="77777777" w:rsidR="00241612" w:rsidRDefault="00241612" w:rsidP="00392ED1">
            <w:pPr>
              <w:keepNext/>
            </w:pPr>
          </w:p>
        </w:tc>
        <w:tc>
          <w:tcPr>
            <w:tcW w:w="50" w:type="dxa"/>
          </w:tcPr>
          <w:p w14:paraId="6EA04788" w14:textId="77777777" w:rsidR="00241612" w:rsidRDefault="00241612" w:rsidP="00392ED1">
            <w:pPr>
              <w:keepNext/>
            </w:pPr>
          </w:p>
        </w:tc>
      </w:tr>
    </w:tbl>
    <w:p w14:paraId="11C54741" w14:textId="77777777" w:rsidR="00241612" w:rsidRDefault="00241612" w:rsidP="00241612">
      <w:pPr>
        <w:keepNext/>
      </w:pPr>
      <w:r>
        <w:t xml:space="preserve">Q43 </w:t>
      </w:r>
      <w:r>
        <w:br/>
        <w:t xml:space="preserve">These questions will ask you about the time you spent being physically active in the last 7 days. Please answer each question even if you do not consider yourself to be an active person.   </w:t>
      </w:r>
      <w:r>
        <w:br/>
        <w:t xml:space="preserve">   </w:t>
      </w:r>
      <w:r>
        <w:br/>
        <w:t xml:space="preserve">Please think about the activities you do at work, as part of your house and yard work, to get from place to place, and in your spare time for recreation, exercise or sport.  </w:t>
      </w:r>
      <w:r>
        <w:br/>
      </w:r>
      <w:r>
        <w:br/>
        <w:t xml:space="preserve"> Think about all the </w:t>
      </w:r>
      <w:r>
        <w:rPr>
          <w:b/>
        </w:rPr>
        <w:t>vigorous activities</w:t>
      </w:r>
      <w:r>
        <w:t xml:space="preserve"> that you did in the last 7 days. Vigorous physical activities refer to </w:t>
      </w:r>
      <w:r>
        <w:lastRenderedPageBreak/>
        <w:t xml:space="preserve">activities that take hard physical effort and make you breathe much harder than normal. Think only about those physical activities that you did for at least 10 minutes at a time.  </w:t>
      </w:r>
      <w:r>
        <w:br/>
      </w:r>
      <w:r>
        <w:br/>
        <w:t xml:space="preserve"> During the last 7 days, on how many days did you do </w:t>
      </w:r>
      <w:r>
        <w:rPr>
          <w:b/>
        </w:rPr>
        <w:t>vigorous physical activities</w:t>
      </w:r>
      <w:r>
        <w:t xml:space="preserve"> like heavy lifting, digging, aerobics, or fast bicycling? </w:t>
      </w:r>
    </w:p>
    <w:p w14:paraId="584B3438" w14:textId="77777777" w:rsidR="00241612" w:rsidRDefault="00241612" w:rsidP="00241612">
      <w:pPr>
        <w:pStyle w:val="ListParagraph"/>
        <w:keepNext/>
        <w:numPr>
          <w:ilvl w:val="0"/>
          <w:numId w:val="15"/>
        </w:numPr>
        <w:contextualSpacing w:val="0"/>
      </w:pPr>
      <w:r>
        <w:t>No vigorous physical activities ________________________________________________</w:t>
      </w:r>
    </w:p>
    <w:p w14:paraId="581F3D9B" w14:textId="77777777" w:rsidR="00241612" w:rsidRDefault="00241612" w:rsidP="00241612">
      <w:pPr>
        <w:pStyle w:val="ListParagraph"/>
        <w:keepNext/>
        <w:numPr>
          <w:ilvl w:val="0"/>
          <w:numId w:val="15"/>
        </w:numPr>
        <w:contextualSpacing w:val="0"/>
      </w:pPr>
      <w:r>
        <w:t xml:space="preserve">1 day </w:t>
      </w:r>
    </w:p>
    <w:p w14:paraId="418B476A" w14:textId="77777777" w:rsidR="00241612" w:rsidRDefault="00241612" w:rsidP="00241612">
      <w:pPr>
        <w:pStyle w:val="ListParagraph"/>
        <w:keepNext/>
        <w:numPr>
          <w:ilvl w:val="0"/>
          <w:numId w:val="15"/>
        </w:numPr>
        <w:contextualSpacing w:val="0"/>
      </w:pPr>
      <w:r>
        <w:t xml:space="preserve">2 days </w:t>
      </w:r>
    </w:p>
    <w:p w14:paraId="173F7AC3" w14:textId="77777777" w:rsidR="00241612" w:rsidRDefault="00241612" w:rsidP="00241612">
      <w:pPr>
        <w:pStyle w:val="ListParagraph"/>
        <w:keepNext/>
        <w:numPr>
          <w:ilvl w:val="0"/>
          <w:numId w:val="15"/>
        </w:numPr>
        <w:contextualSpacing w:val="0"/>
      </w:pPr>
      <w:r>
        <w:t xml:space="preserve">3 days </w:t>
      </w:r>
    </w:p>
    <w:p w14:paraId="795548BA" w14:textId="77777777" w:rsidR="00241612" w:rsidRDefault="00241612" w:rsidP="00241612">
      <w:pPr>
        <w:pStyle w:val="ListParagraph"/>
        <w:keepNext/>
        <w:numPr>
          <w:ilvl w:val="0"/>
          <w:numId w:val="15"/>
        </w:numPr>
        <w:contextualSpacing w:val="0"/>
      </w:pPr>
      <w:r>
        <w:t xml:space="preserve">4 days </w:t>
      </w:r>
    </w:p>
    <w:p w14:paraId="57D4091F" w14:textId="77777777" w:rsidR="00241612" w:rsidRDefault="00241612" w:rsidP="00241612">
      <w:pPr>
        <w:pStyle w:val="ListParagraph"/>
        <w:keepNext/>
        <w:numPr>
          <w:ilvl w:val="0"/>
          <w:numId w:val="15"/>
        </w:numPr>
        <w:contextualSpacing w:val="0"/>
      </w:pPr>
      <w:r>
        <w:t xml:space="preserve">5 days </w:t>
      </w:r>
    </w:p>
    <w:p w14:paraId="7C6EC658" w14:textId="77777777" w:rsidR="00241612" w:rsidRDefault="00241612" w:rsidP="00241612">
      <w:pPr>
        <w:pStyle w:val="ListParagraph"/>
        <w:keepNext/>
        <w:numPr>
          <w:ilvl w:val="0"/>
          <w:numId w:val="15"/>
        </w:numPr>
        <w:contextualSpacing w:val="0"/>
      </w:pPr>
      <w:r>
        <w:t xml:space="preserve">6 days </w:t>
      </w:r>
    </w:p>
    <w:p w14:paraId="40BC273D" w14:textId="77777777" w:rsidR="00241612" w:rsidRDefault="00241612" w:rsidP="00241612">
      <w:pPr>
        <w:pStyle w:val="ListParagraph"/>
        <w:keepNext/>
        <w:numPr>
          <w:ilvl w:val="0"/>
          <w:numId w:val="15"/>
        </w:numPr>
        <w:contextualSpacing w:val="0"/>
      </w:pPr>
      <w:r>
        <w:t xml:space="preserve">7 days </w:t>
      </w:r>
    </w:p>
    <w:p w14:paraId="0D3A2003" w14:textId="77777777" w:rsidR="00241612" w:rsidRDefault="00241612" w:rsidP="00241612"/>
    <w:p w14:paraId="09EAC632" w14:textId="77777777" w:rsidR="00241612" w:rsidRDefault="00241612" w:rsidP="00241612">
      <w:pPr>
        <w:pStyle w:val="QuestionSeparator"/>
      </w:pPr>
    </w:p>
    <w:p w14:paraId="0EC21AFF" w14:textId="77777777" w:rsidR="00241612" w:rsidRDefault="00241612" w:rsidP="00241612">
      <w:pPr>
        <w:pStyle w:val="QDisplayLogic"/>
        <w:keepNext/>
      </w:pPr>
      <w:r>
        <w:t>Display This Question:</w:t>
      </w:r>
    </w:p>
    <w:p w14:paraId="47927045" w14:textId="77777777" w:rsidR="00241612" w:rsidRDefault="00241612" w:rsidP="00241612">
      <w:pPr>
        <w:pStyle w:val="QDisplayLogic"/>
        <w:keepNext/>
        <w:ind w:firstLine="400"/>
      </w:pPr>
      <w:r>
        <w:t>If These questions will ask you about the time you spent being physically active in the last 7 days.... != No vigorous physical activities</w:t>
      </w:r>
    </w:p>
    <w:tbl>
      <w:tblPr>
        <w:tblStyle w:val="QQuestionIconTable"/>
        <w:tblW w:w="50" w:type="auto"/>
        <w:tblLook w:val="07E0" w:firstRow="1" w:lastRow="1" w:firstColumn="1" w:lastColumn="1" w:noHBand="1" w:noVBand="1"/>
      </w:tblPr>
      <w:tblGrid>
        <w:gridCol w:w="50"/>
      </w:tblGrid>
      <w:tr w:rsidR="00241612" w14:paraId="40608D3B" w14:textId="77777777" w:rsidTr="00392ED1">
        <w:tc>
          <w:tcPr>
            <w:tcW w:w="50" w:type="dxa"/>
          </w:tcPr>
          <w:p w14:paraId="57E9D36B" w14:textId="77777777" w:rsidR="00241612" w:rsidRDefault="00241612" w:rsidP="00392ED1">
            <w:pPr>
              <w:keepNext/>
            </w:pPr>
          </w:p>
        </w:tc>
      </w:tr>
    </w:tbl>
    <w:p w14:paraId="5316F6B6" w14:textId="77777777" w:rsidR="00241612" w:rsidRDefault="00241612" w:rsidP="00241612"/>
    <w:p w14:paraId="33037BA2" w14:textId="77777777" w:rsidR="00241612" w:rsidRDefault="00241612" w:rsidP="00241612">
      <w:pPr>
        <w:keepNext/>
      </w:pPr>
      <w:r>
        <w:t xml:space="preserve">Q44 How much time did you usually spend doing </w:t>
      </w:r>
      <w:r>
        <w:rPr>
          <w:b/>
        </w:rPr>
        <w:t xml:space="preserve">vigorous </w:t>
      </w:r>
      <w:r>
        <w:t>physical activities on one of those days?</w:t>
      </w:r>
    </w:p>
    <w:p w14:paraId="27AAD5B0" w14:textId="77777777" w:rsidR="00241612" w:rsidRDefault="00241612" w:rsidP="00241612">
      <w:pPr>
        <w:pStyle w:val="ListParagraph"/>
        <w:keepNext/>
        <w:numPr>
          <w:ilvl w:val="0"/>
          <w:numId w:val="13"/>
        </w:numPr>
        <w:contextualSpacing w:val="0"/>
      </w:pPr>
      <w:r>
        <w:t>Hours per day ________________________________________________</w:t>
      </w:r>
    </w:p>
    <w:p w14:paraId="5FD480A0" w14:textId="77777777" w:rsidR="00241612" w:rsidRDefault="00241612" w:rsidP="00241612">
      <w:pPr>
        <w:pStyle w:val="ListParagraph"/>
        <w:keepNext/>
        <w:numPr>
          <w:ilvl w:val="0"/>
          <w:numId w:val="13"/>
        </w:numPr>
        <w:contextualSpacing w:val="0"/>
      </w:pPr>
      <w:r>
        <w:t>Minutes per day ________________________________________________</w:t>
      </w:r>
    </w:p>
    <w:p w14:paraId="76576319" w14:textId="77777777" w:rsidR="00241612" w:rsidRDefault="00241612" w:rsidP="00241612">
      <w:pPr>
        <w:pStyle w:val="ListParagraph"/>
        <w:keepNext/>
        <w:numPr>
          <w:ilvl w:val="0"/>
          <w:numId w:val="13"/>
        </w:numPr>
        <w:contextualSpacing w:val="0"/>
      </w:pPr>
      <w:r>
        <w:t xml:space="preserve">Don't know/not sure </w:t>
      </w:r>
    </w:p>
    <w:p w14:paraId="1181A248" w14:textId="77777777" w:rsidR="00241612" w:rsidRDefault="00241612" w:rsidP="00241612"/>
    <w:p w14:paraId="353B62B9" w14:textId="77777777" w:rsidR="00241612" w:rsidRDefault="00241612" w:rsidP="00241612">
      <w:pPr>
        <w:pStyle w:val="QuestionSeparator"/>
      </w:pPr>
    </w:p>
    <w:tbl>
      <w:tblPr>
        <w:tblStyle w:val="QQuestionIconTable"/>
        <w:tblW w:w="100" w:type="auto"/>
        <w:tblLook w:val="07E0" w:firstRow="1" w:lastRow="1" w:firstColumn="1" w:lastColumn="1" w:noHBand="1" w:noVBand="1"/>
      </w:tblPr>
      <w:tblGrid>
        <w:gridCol w:w="50"/>
        <w:gridCol w:w="50"/>
      </w:tblGrid>
      <w:tr w:rsidR="00241612" w14:paraId="7770DFC5" w14:textId="77777777" w:rsidTr="00392ED1">
        <w:tc>
          <w:tcPr>
            <w:tcW w:w="50" w:type="dxa"/>
          </w:tcPr>
          <w:p w14:paraId="42472062" w14:textId="77777777" w:rsidR="00241612" w:rsidRDefault="00241612" w:rsidP="00392ED1">
            <w:pPr>
              <w:keepNext/>
            </w:pPr>
          </w:p>
        </w:tc>
        <w:tc>
          <w:tcPr>
            <w:tcW w:w="50" w:type="dxa"/>
          </w:tcPr>
          <w:p w14:paraId="3DB22CE3" w14:textId="77777777" w:rsidR="00241612" w:rsidRDefault="00241612" w:rsidP="00392ED1">
            <w:pPr>
              <w:keepNext/>
            </w:pPr>
          </w:p>
        </w:tc>
      </w:tr>
    </w:tbl>
    <w:p w14:paraId="40458A91" w14:textId="77777777" w:rsidR="00241612" w:rsidRDefault="00241612" w:rsidP="00241612"/>
    <w:p w14:paraId="46E1BC36" w14:textId="77777777" w:rsidR="00241612" w:rsidRDefault="00241612" w:rsidP="00241612">
      <w:pPr>
        <w:keepNext/>
      </w:pPr>
      <w:r>
        <w:t xml:space="preserve">Q45 Think about all the </w:t>
      </w:r>
      <w:r>
        <w:rPr>
          <w:b/>
        </w:rPr>
        <w:t xml:space="preserve">moderate </w:t>
      </w:r>
      <w:r>
        <w:t>activities that you did in the</w:t>
      </w:r>
      <w:r>
        <w:rPr>
          <w:b/>
        </w:rPr>
        <w:t xml:space="preserve"> last 7 days</w:t>
      </w:r>
      <w:r>
        <w:t>.  </w:t>
      </w:r>
      <w:r>
        <w:rPr>
          <w:b/>
        </w:rPr>
        <w:t xml:space="preserve">Moderate </w:t>
      </w:r>
      <w:r>
        <w:t xml:space="preserve">activities refer to activities that take moderate physical effort and make you breathe somewhat harder than normal. Think only about those physical activities that you did for at least 10 minutes at a time.  </w:t>
      </w:r>
      <w:r>
        <w:br/>
        <w:t xml:space="preserve">   </w:t>
      </w:r>
      <w:r>
        <w:br/>
        <w:t>During the</w:t>
      </w:r>
      <w:r>
        <w:rPr>
          <w:b/>
        </w:rPr>
        <w:t xml:space="preserve"> last 7 days</w:t>
      </w:r>
      <w:r>
        <w:t xml:space="preserve">, on how many days did you do </w:t>
      </w:r>
      <w:r>
        <w:rPr>
          <w:b/>
        </w:rPr>
        <w:t xml:space="preserve">moderate </w:t>
      </w:r>
      <w:r>
        <w:t>physical activities like carrying light loads, bicycling at a regular pace, or doubles tennis?  Do not include walking.</w:t>
      </w:r>
    </w:p>
    <w:p w14:paraId="5CFE2DCB" w14:textId="77777777" w:rsidR="00241612" w:rsidRDefault="00241612" w:rsidP="00241612">
      <w:pPr>
        <w:pStyle w:val="ListParagraph"/>
        <w:keepNext/>
        <w:numPr>
          <w:ilvl w:val="0"/>
          <w:numId w:val="15"/>
        </w:numPr>
        <w:contextualSpacing w:val="0"/>
      </w:pPr>
      <w:r>
        <w:t xml:space="preserve">No moderate physical activities </w:t>
      </w:r>
    </w:p>
    <w:p w14:paraId="1E2FBE35" w14:textId="77777777" w:rsidR="00241612" w:rsidRDefault="00241612" w:rsidP="00241612">
      <w:pPr>
        <w:pStyle w:val="ListParagraph"/>
        <w:keepNext/>
        <w:numPr>
          <w:ilvl w:val="0"/>
          <w:numId w:val="15"/>
        </w:numPr>
        <w:contextualSpacing w:val="0"/>
      </w:pPr>
      <w:r>
        <w:t>1 day ________________________________________________</w:t>
      </w:r>
    </w:p>
    <w:p w14:paraId="28A0BB97" w14:textId="77777777" w:rsidR="00241612" w:rsidRDefault="00241612" w:rsidP="00241612">
      <w:pPr>
        <w:pStyle w:val="ListParagraph"/>
        <w:keepNext/>
        <w:numPr>
          <w:ilvl w:val="0"/>
          <w:numId w:val="15"/>
        </w:numPr>
        <w:contextualSpacing w:val="0"/>
      </w:pPr>
      <w:r>
        <w:t xml:space="preserve">2 days </w:t>
      </w:r>
    </w:p>
    <w:p w14:paraId="39495C82" w14:textId="77777777" w:rsidR="00241612" w:rsidRDefault="00241612" w:rsidP="00241612">
      <w:pPr>
        <w:pStyle w:val="ListParagraph"/>
        <w:keepNext/>
        <w:numPr>
          <w:ilvl w:val="0"/>
          <w:numId w:val="15"/>
        </w:numPr>
        <w:contextualSpacing w:val="0"/>
      </w:pPr>
      <w:r>
        <w:t xml:space="preserve">3 days </w:t>
      </w:r>
    </w:p>
    <w:p w14:paraId="4E6EBA19" w14:textId="77777777" w:rsidR="00241612" w:rsidRDefault="00241612" w:rsidP="00241612">
      <w:pPr>
        <w:pStyle w:val="ListParagraph"/>
        <w:keepNext/>
        <w:numPr>
          <w:ilvl w:val="0"/>
          <w:numId w:val="15"/>
        </w:numPr>
        <w:contextualSpacing w:val="0"/>
      </w:pPr>
      <w:r>
        <w:t xml:space="preserve">4 days </w:t>
      </w:r>
    </w:p>
    <w:p w14:paraId="08E626E1" w14:textId="77777777" w:rsidR="00241612" w:rsidRDefault="00241612" w:rsidP="00241612">
      <w:pPr>
        <w:pStyle w:val="ListParagraph"/>
        <w:keepNext/>
        <w:numPr>
          <w:ilvl w:val="0"/>
          <w:numId w:val="15"/>
        </w:numPr>
        <w:contextualSpacing w:val="0"/>
      </w:pPr>
      <w:r>
        <w:t xml:space="preserve">5 days </w:t>
      </w:r>
    </w:p>
    <w:p w14:paraId="006E3865" w14:textId="77777777" w:rsidR="00241612" w:rsidRDefault="00241612" w:rsidP="00241612">
      <w:pPr>
        <w:pStyle w:val="ListParagraph"/>
        <w:keepNext/>
        <w:numPr>
          <w:ilvl w:val="0"/>
          <w:numId w:val="15"/>
        </w:numPr>
        <w:contextualSpacing w:val="0"/>
      </w:pPr>
      <w:r>
        <w:t xml:space="preserve">6 days </w:t>
      </w:r>
    </w:p>
    <w:p w14:paraId="1F762614" w14:textId="77777777" w:rsidR="00241612" w:rsidRDefault="00241612" w:rsidP="00241612">
      <w:pPr>
        <w:pStyle w:val="ListParagraph"/>
        <w:keepNext/>
        <w:numPr>
          <w:ilvl w:val="0"/>
          <w:numId w:val="15"/>
        </w:numPr>
        <w:contextualSpacing w:val="0"/>
      </w:pPr>
      <w:r>
        <w:t xml:space="preserve">7 days </w:t>
      </w:r>
    </w:p>
    <w:p w14:paraId="129F8744" w14:textId="77777777" w:rsidR="00241612" w:rsidRDefault="00241612" w:rsidP="00241612"/>
    <w:p w14:paraId="0D14EAF3" w14:textId="77777777" w:rsidR="00241612" w:rsidRDefault="00241612" w:rsidP="00241612">
      <w:pPr>
        <w:pStyle w:val="QuestionSeparator"/>
      </w:pPr>
    </w:p>
    <w:p w14:paraId="768620B0" w14:textId="77777777" w:rsidR="00241612" w:rsidRDefault="00241612" w:rsidP="00241612">
      <w:pPr>
        <w:pStyle w:val="QDisplayLogic"/>
        <w:keepNext/>
      </w:pPr>
      <w:r>
        <w:t>Display This Question:</w:t>
      </w:r>
    </w:p>
    <w:p w14:paraId="12A0EF2C" w14:textId="77777777" w:rsidR="00241612" w:rsidRDefault="00241612" w:rsidP="00241612">
      <w:pPr>
        <w:pStyle w:val="QDisplayLogic"/>
        <w:keepNext/>
        <w:ind w:firstLine="400"/>
      </w:pPr>
      <w:r>
        <w:t>If Think about all the moderate activities that you did in the last 7 days.  Moderate activities ref... != No moderate physical activities</w:t>
      </w:r>
    </w:p>
    <w:tbl>
      <w:tblPr>
        <w:tblStyle w:val="QQuestionIconTable"/>
        <w:tblW w:w="50" w:type="auto"/>
        <w:tblLook w:val="07E0" w:firstRow="1" w:lastRow="1" w:firstColumn="1" w:lastColumn="1" w:noHBand="1" w:noVBand="1"/>
      </w:tblPr>
      <w:tblGrid>
        <w:gridCol w:w="50"/>
      </w:tblGrid>
      <w:tr w:rsidR="00241612" w14:paraId="10EBDCB7" w14:textId="77777777" w:rsidTr="00392ED1">
        <w:tc>
          <w:tcPr>
            <w:tcW w:w="50" w:type="dxa"/>
          </w:tcPr>
          <w:p w14:paraId="43042428" w14:textId="77777777" w:rsidR="00241612" w:rsidRDefault="00241612" w:rsidP="00392ED1">
            <w:pPr>
              <w:keepNext/>
            </w:pPr>
          </w:p>
        </w:tc>
      </w:tr>
    </w:tbl>
    <w:p w14:paraId="437F0536" w14:textId="77777777" w:rsidR="00241612" w:rsidRDefault="00241612" w:rsidP="00241612"/>
    <w:p w14:paraId="7AF7D350" w14:textId="77777777" w:rsidR="00241612" w:rsidRDefault="00241612" w:rsidP="00241612">
      <w:pPr>
        <w:keepNext/>
      </w:pPr>
      <w:r>
        <w:lastRenderedPageBreak/>
        <w:t xml:space="preserve">Q46 How much time did you usually spend doing </w:t>
      </w:r>
      <w:r>
        <w:rPr>
          <w:b/>
        </w:rPr>
        <w:t xml:space="preserve">moderate </w:t>
      </w:r>
      <w:r>
        <w:t>physical activities on one of those days?</w:t>
      </w:r>
    </w:p>
    <w:p w14:paraId="10729715" w14:textId="77777777" w:rsidR="00241612" w:rsidRDefault="00241612" w:rsidP="00241612">
      <w:pPr>
        <w:pStyle w:val="ListParagraph"/>
        <w:keepNext/>
        <w:numPr>
          <w:ilvl w:val="0"/>
          <w:numId w:val="13"/>
        </w:numPr>
        <w:contextualSpacing w:val="0"/>
      </w:pPr>
      <w:r>
        <w:t>Hours per day ________________________________________________</w:t>
      </w:r>
    </w:p>
    <w:p w14:paraId="171AAD37" w14:textId="77777777" w:rsidR="00241612" w:rsidRDefault="00241612" w:rsidP="00241612">
      <w:pPr>
        <w:pStyle w:val="ListParagraph"/>
        <w:keepNext/>
        <w:numPr>
          <w:ilvl w:val="0"/>
          <w:numId w:val="13"/>
        </w:numPr>
        <w:contextualSpacing w:val="0"/>
      </w:pPr>
      <w:r>
        <w:t>Minutes per day ________________________________________________</w:t>
      </w:r>
    </w:p>
    <w:p w14:paraId="7573CD60" w14:textId="77777777" w:rsidR="00241612" w:rsidRDefault="00241612" w:rsidP="00241612">
      <w:pPr>
        <w:pStyle w:val="ListParagraph"/>
        <w:keepNext/>
        <w:numPr>
          <w:ilvl w:val="0"/>
          <w:numId w:val="13"/>
        </w:numPr>
        <w:contextualSpacing w:val="0"/>
      </w:pPr>
      <w:r>
        <w:t xml:space="preserve">Don't know/not sure </w:t>
      </w:r>
    </w:p>
    <w:p w14:paraId="769AD721" w14:textId="77777777" w:rsidR="00241612" w:rsidRDefault="00241612" w:rsidP="00241612"/>
    <w:p w14:paraId="2D3C058D" w14:textId="77777777" w:rsidR="00241612" w:rsidRDefault="00241612" w:rsidP="00241612">
      <w:pPr>
        <w:pStyle w:val="QuestionSeparator"/>
      </w:pPr>
    </w:p>
    <w:tbl>
      <w:tblPr>
        <w:tblStyle w:val="QQuestionIconTable"/>
        <w:tblW w:w="100" w:type="auto"/>
        <w:tblLook w:val="07E0" w:firstRow="1" w:lastRow="1" w:firstColumn="1" w:lastColumn="1" w:noHBand="1" w:noVBand="1"/>
      </w:tblPr>
      <w:tblGrid>
        <w:gridCol w:w="50"/>
        <w:gridCol w:w="50"/>
      </w:tblGrid>
      <w:tr w:rsidR="00241612" w14:paraId="6BE93AC3" w14:textId="77777777" w:rsidTr="00392ED1">
        <w:tc>
          <w:tcPr>
            <w:tcW w:w="50" w:type="dxa"/>
          </w:tcPr>
          <w:p w14:paraId="72ADAFBC" w14:textId="77777777" w:rsidR="00241612" w:rsidRDefault="00241612" w:rsidP="00392ED1">
            <w:pPr>
              <w:keepNext/>
            </w:pPr>
          </w:p>
        </w:tc>
        <w:tc>
          <w:tcPr>
            <w:tcW w:w="50" w:type="dxa"/>
          </w:tcPr>
          <w:p w14:paraId="0C3BC45F" w14:textId="77777777" w:rsidR="00241612" w:rsidRDefault="00241612" w:rsidP="00392ED1">
            <w:pPr>
              <w:keepNext/>
            </w:pPr>
          </w:p>
        </w:tc>
      </w:tr>
    </w:tbl>
    <w:p w14:paraId="6D804B44" w14:textId="77777777" w:rsidR="00241612" w:rsidRDefault="00241612" w:rsidP="00241612"/>
    <w:p w14:paraId="6DD4566D" w14:textId="77777777" w:rsidR="00241612" w:rsidRDefault="00241612" w:rsidP="00241612">
      <w:pPr>
        <w:keepNext/>
      </w:pPr>
      <w:r>
        <w:t xml:space="preserve">Q47 </w:t>
      </w:r>
      <w:r>
        <w:br/>
        <w:t xml:space="preserve">Think about the time you spent </w:t>
      </w:r>
      <w:r>
        <w:rPr>
          <w:b/>
        </w:rPr>
        <w:t xml:space="preserve">walking </w:t>
      </w:r>
      <w:r>
        <w:t xml:space="preserve">in the </w:t>
      </w:r>
      <w:r>
        <w:rPr>
          <w:b/>
        </w:rPr>
        <w:t>last 7 days</w:t>
      </w:r>
      <w:r>
        <w:t xml:space="preserve">.  This includes at work and at home, walking to travel from place to place, and any other walking that you have done solely for recreation, sport, exercise, or leisure.  </w:t>
      </w:r>
      <w:r>
        <w:br/>
        <w:t xml:space="preserve">   </w:t>
      </w:r>
      <w:r>
        <w:br/>
        <w:t xml:space="preserve">During the </w:t>
      </w:r>
      <w:r>
        <w:rPr>
          <w:b/>
        </w:rPr>
        <w:t>last 7 days</w:t>
      </w:r>
      <w:r>
        <w:t xml:space="preserve">, on how many days did you </w:t>
      </w:r>
      <w:r>
        <w:rPr>
          <w:b/>
        </w:rPr>
        <w:t xml:space="preserve">walk </w:t>
      </w:r>
      <w:r>
        <w:t>for at least 10 minutes at a time?  </w:t>
      </w:r>
    </w:p>
    <w:p w14:paraId="06049501" w14:textId="77777777" w:rsidR="00241612" w:rsidRDefault="00241612" w:rsidP="00241612">
      <w:pPr>
        <w:pStyle w:val="ListParagraph"/>
        <w:keepNext/>
        <w:numPr>
          <w:ilvl w:val="0"/>
          <w:numId w:val="15"/>
        </w:numPr>
        <w:contextualSpacing w:val="0"/>
      </w:pPr>
      <w:r>
        <w:t xml:space="preserve">No walking </w:t>
      </w:r>
    </w:p>
    <w:p w14:paraId="78D4EF26" w14:textId="77777777" w:rsidR="00241612" w:rsidRDefault="00241612" w:rsidP="00241612">
      <w:pPr>
        <w:pStyle w:val="ListParagraph"/>
        <w:keepNext/>
        <w:numPr>
          <w:ilvl w:val="0"/>
          <w:numId w:val="15"/>
        </w:numPr>
        <w:contextualSpacing w:val="0"/>
      </w:pPr>
      <w:r>
        <w:t>1 day ________________________________________________</w:t>
      </w:r>
    </w:p>
    <w:p w14:paraId="1BE76FF4" w14:textId="77777777" w:rsidR="00241612" w:rsidRDefault="00241612" w:rsidP="00241612">
      <w:pPr>
        <w:pStyle w:val="ListParagraph"/>
        <w:keepNext/>
        <w:numPr>
          <w:ilvl w:val="0"/>
          <w:numId w:val="15"/>
        </w:numPr>
        <w:contextualSpacing w:val="0"/>
      </w:pPr>
      <w:r>
        <w:t xml:space="preserve">2 days </w:t>
      </w:r>
    </w:p>
    <w:p w14:paraId="18BEB3E4" w14:textId="77777777" w:rsidR="00241612" w:rsidRDefault="00241612" w:rsidP="00241612">
      <w:pPr>
        <w:pStyle w:val="ListParagraph"/>
        <w:keepNext/>
        <w:numPr>
          <w:ilvl w:val="0"/>
          <w:numId w:val="15"/>
        </w:numPr>
        <w:contextualSpacing w:val="0"/>
      </w:pPr>
      <w:r>
        <w:t xml:space="preserve">3 days </w:t>
      </w:r>
    </w:p>
    <w:p w14:paraId="6707F9E8" w14:textId="77777777" w:rsidR="00241612" w:rsidRDefault="00241612" w:rsidP="00241612">
      <w:pPr>
        <w:pStyle w:val="ListParagraph"/>
        <w:keepNext/>
        <w:numPr>
          <w:ilvl w:val="0"/>
          <w:numId w:val="15"/>
        </w:numPr>
        <w:contextualSpacing w:val="0"/>
      </w:pPr>
      <w:r>
        <w:t xml:space="preserve">4 days </w:t>
      </w:r>
    </w:p>
    <w:p w14:paraId="380B2F72" w14:textId="77777777" w:rsidR="00241612" w:rsidRDefault="00241612" w:rsidP="00241612">
      <w:pPr>
        <w:pStyle w:val="ListParagraph"/>
        <w:keepNext/>
        <w:numPr>
          <w:ilvl w:val="0"/>
          <w:numId w:val="15"/>
        </w:numPr>
        <w:contextualSpacing w:val="0"/>
      </w:pPr>
      <w:r>
        <w:t xml:space="preserve">5 days </w:t>
      </w:r>
    </w:p>
    <w:p w14:paraId="2027ED0D" w14:textId="77777777" w:rsidR="00241612" w:rsidRDefault="00241612" w:rsidP="00241612">
      <w:pPr>
        <w:pStyle w:val="ListParagraph"/>
        <w:keepNext/>
        <w:numPr>
          <w:ilvl w:val="0"/>
          <w:numId w:val="15"/>
        </w:numPr>
        <w:contextualSpacing w:val="0"/>
      </w:pPr>
      <w:r>
        <w:t xml:space="preserve">6 days </w:t>
      </w:r>
    </w:p>
    <w:p w14:paraId="36BDCDE3" w14:textId="77777777" w:rsidR="00241612" w:rsidRDefault="00241612" w:rsidP="00241612">
      <w:pPr>
        <w:pStyle w:val="ListParagraph"/>
        <w:keepNext/>
        <w:numPr>
          <w:ilvl w:val="0"/>
          <w:numId w:val="15"/>
        </w:numPr>
        <w:contextualSpacing w:val="0"/>
      </w:pPr>
      <w:r>
        <w:t xml:space="preserve">7 days </w:t>
      </w:r>
    </w:p>
    <w:p w14:paraId="2A903FDA" w14:textId="77777777" w:rsidR="00241612" w:rsidRDefault="00241612" w:rsidP="00241612"/>
    <w:p w14:paraId="7AEE657C" w14:textId="77777777" w:rsidR="00241612" w:rsidRDefault="00241612" w:rsidP="00241612">
      <w:pPr>
        <w:pStyle w:val="QuestionSeparator"/>
      </w:pPr>
    </w:p>
    <w:p w14:paraId="26B83757" w14:textId="77777777" w:rsidR="00241612" w:rsidRDefault="00241612" w:rsidP="00241612">
      <w:pPr>
        <w:pStyle w:val="QDisplayLogic"/>
        <w:keepNext/>
      </w:pPr>
      <w:r>
        <w:lastRenderedPageBreak/>
        <w:t>Display This Question:</w:t>
      </w:r>
    </w:p>
    <w:p w14:paraId="042FD0A9" w14:textId="77777777" w:rsidR="00241612" w:rsidRDefault="00241612" w:rsidP="00241612">
      <w:pPr>
        <w:pStyle w:val="QDisplayLogic"/>
        <w:keepNext/>
        <w:ind w:firstLine="400"/>
      </w:pPr>
      <w:r>
        <w:t>If Think about the time you spent walking in the last 7 days.  This includes at work and at home, wa... != No walking</w:t>
      </w:r>
    </w:p>
    <w:p w14:paraId="3964A4E2" w14:textId="77777777" w:rsidR="00241612" w:rsidRDefault="00241612" w:rsidP="00241612"/>
    <w:p w14:paraId="6516427F" w14:textId="77777777" w:rsidR="00241612" w:rsidRDefault="00241612" w:rsidP="00241612">
      <w:pPr>
        <w:keepNext/>
      </w:pPr>
      <w:r>
        <w:t xml:space="preserve">Q48 How much time did you usually spend </w:t>
      </w:r>
      <w:r>
        <w:rPr>
          <w:b/>
        </w:rPr>
        <w:t>walking</w:t>
      </w:r>
      <w:r>
        <w:t xml:space="preserve"> on one of those days?</w:t>
      </w:r>
    </w:p>
    <w:p w14:paraId="2201FE85" w14:textId="77777777" w:rsidR="00241612" w:rsidRDefault="00241612" w:rsidP="00241612">
      <w:pPr>
        <w:pStyle w:val="ListParagraph"/>
        <w:keepNext/>
        <w:numPr>
          <w:ilvl w:val="0"/>
          <w:numId w:val="13"/>
        </w:numPr>
        <w:contextualSpacing w:val="0"/>
      </w:pPr>
      <w:r>
        <w:t>Hours per day ________________________________________________</w:t>
      </w:r>
    </w:p>
    <w:p w14:paraId="418DFBE0" w14:textId="77777777" w:rsidR="00241612" w:rsidRDefault="00241612" w:rsidP="00241612">
      <w:pPr>
        <w:pStyle w:val="ListParagraph"/>
        <w:keepNext/>
        <w:numPr>
          <w:ilvl w:val="0"/>
          <w:numId w:val="13"/>
        </w:numPr>
        <w:contextualSpacing w:val="0"/>
      </w:pPr>
      <w:r>
        <w:t>Minutes per day ________________________________________________</w:t>
      </w:r>
    </w:p>
    <w:p w14:paraId="7F0485C1" w14:textId="77777777" w:rsidR="00241612" w:rsidRDefault="00241612" w:rsidP="00241612">
      <w:pPr>
        <w:pStyle w:val="ListParagraph"/>
        <w:keepNext/>
        <w:numPr>
          <w:ilvl w:val="0"/>
          <w:numId w:val="13"/>
        </w:numPr>
        <w:contextualSpacing w:val="0"/>
      </w:pPr>
      <w:r>
        <w:t xml:space="preserve">Don't know/not sure </w:t>
      </w:r>
    </w:p>
    <w:p w14:paraId="6B8C44F5" w14:textId="77777777" w:rsidR="00241612" w:rsidRDefault="00241612" w:rsidP="00241612"/>
    <w:p w14:paraId="7F3E50FA" w14:textId="77777777" w:rsidR="00241612" w:rsidRDefault="00241612" w:rsidP="00241612">
      <w:pPr>
        <w:pStyle w:val="QuestionSeparator"/>
      </w:pPr>
    </w:p>
    <w:p w14:paraId="14B58F45" w14:textId="77777777" w:rsidR="00241612" w:rsidRDefault="00241612" w:rsidP="00241612"/>
    <w:p w14:paraId="1445F4B4" w14:textId="77777777" w:rsidR="00241612" w:rsidRDefault="00241612" w:rsidP="00241612">
      <w:pPr>
        <w:keepNext/>
      </w:pPr>
      <w:r>
        <w:t xml:space="preserve">Q49 </w:t>
      </w:r>
      <w:r>
        <w:br/>
        <w:t xml:space="preserve">The last question is about the time you spent </w:t>
      </w:r>
      <w:r>
        <w:rPr>
          <w:b/>
        </w:rPr>
        <w:t xml:space="preserve">sitting </w:t>
      </w:r>
      <w:r>
        <w:t xml:space="preserve">on weekdays during the </w:t>
      </w:r>
      <w:r>
        <w:rPr>
          <w:b/>
        </w:rPr>
        <w:t>last 7 days</w:t>
      </w:r>
      <w:r>
        <w:t>.  Include time spent at work, at home, while doing course work and during leisure time.  This may include time spent sitting at a desk, visiting friends, reading, or sitting or lying down to watch television.</w:t>
      </w:r>
      <w:r>
        <w:br/>
        <w:t xml:space="preserve"> </w:t>
      </w:r>
      <w:r>
        <w:br/>
        <w:t xml:space="preserve"> During the </w:t>
      </w:r>
      <w:r>
        <w:rPr>
          <w:b/>
        </w:rPr>
        <w:t>last 7 days</w:t>
      </w:r>
      <w:r>
        <w:t xml:space="preserve">, how much time did you spend </w:t>
      </w:r>
      <w:r>
        <w:rPr>
          <w:b/>
        </w:rPr>
        <w:t xml:space="preserve">sitting </w:t>
      </w:r>
      <w:r>
        <w:t xml:space="preserve">on a </w:t>
      </w:r>
      <w:r>
        <w:rPr>
          <w:b/>
        </w:rPr>
        <w:t>week day</w:t>
      </w:r>
      <w:r>
        <w:t>?</w:t>
      </w:r>
    </w:p>
    <w:p w14:paraId="5AC95E6D" w14:textId="77777777" w:rsidR="00241612" w:rsidRDefault="00241612" w:rsidP="00241612">
      <w:pPr>
        <w:pStyle w:val="ListParagraph"/>
        <w:keepNext/>
        <w:numPr>
          <w:ilvl w:val="0"/>
          <w:numId w:val="13"/>
        </w:numPr>
        <w:contextualSpacing w:val="0"/>
      </w:pPr>
      <w:r>
        <w:t>Hours per day ________________________________________________</w:t>
      </w:r>
    </w:p>
    <w:p w14:paraId="7A386EE9" w14:textId="77777777" w:rsidR="00241612" w:rsidRDefault="00241612" w:rsidP="00241612">
      <w:pPr>
        <w:pStyle w:val="ListParagraph"/>
        <w:keepNext/>
        <w:numPr>
          <w:ilvl w:val="0"/>
          <w:numId w:val="13"/>
        </w:numPr>
        <w:contextualSpacing w:val="0"/>
      </w:pPr>
      <w:r>
        <w:t>Minutes per day ________________________________________________</w:t>
      </w:r>
    </w:p>
    <w:p w14:paraId="6203CF63" w14:textId="77777777" w:rsidR="00241612" w:rsidRDefault="00241612" w:rsidP="00241612">
      <w:pPr>
        <w:pStyle w:val="ListParagraph"/>
        <w:keepNext/>
        <w:numPr>
          <w:ilvl w:val="0"/>
          <w:numId w:val="13"/>
        </w:numPr>
        <w:contextualSpacing w:val="0"/>
      </w:pPr>
      <w:r>
        <w:t xml:space="preserve">Don't know/not sure </w:t>
      </w:r>
    </w:p>
    <w:p w14:paraId="4737F4C9" w14:textId="77777777" w:rsidR="00241612" w:rsidRDefault="00241612" w:rsidP="00241612"/>
    <w:p w14:paraId="48B6AB78" w14:textId="77777777" w:rsidR="00241612" w:rsidRDefault="00241612" w:rsidP="00241612">
      <w:pPr>
        <w:pStyle w:val="BlockEndLabel"/>
      </w:pPr>
      <w:r>
        <w:t>End of Block: Default Block</w:t>
      </w:r>
    </w:p>
    <w:p w14:paraId="22DCFC61" w14:textId="77777777" w:rsidR="00241612" w:rsidRDefault="00241612" w:rsidP="00241612">
      <w:pPr>
        <w:pStyle w:val="BlockSeparator"/>
      </w:pPr>
    </w:p>
    <w:p w14:paraId="12CACA4A" w14:textId="77777777" w:rsidR="00241612" w:rsidRDefault="00241612" w:rsidP="00241612"/>
    <w:p w14:paraId="758BCE39" w14:textId="0F735C31" w:rsidR="00241612" w:rsidRDefault="00241612"/>
    <w:sectPr w:rsidR="00241612" w:rsidSect="00EE28D8">
      <w:type w:val="continuous"/>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F7EA3" w14:textId="77777777" w:rsidR="009C7695" w:rsidRDefault="009C7695">
      <w:pPr>
        <w:spacing w:after="0" w:line="240" w:lineRule="auto"/>
      </w:pPr>
      <w:r>
        <w:separator/>
      </w:r>
    </w:p>
  </w:endnote>
  <w:endnote w:type="continuationSeparator" w:id="0">
    <w:p w14:paraId="3A64D894" w14:textId="77777777" w:rsidR="009C7695" w:rsidRDefault="009C7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63C50" w14:textId="77777777" w:rsidR="00EE28D8" w:rsidRDefault="0000053D" w:rsidP="00EE28D8">
    <w:pPr>
      <w:pStyle w:val="Footer"/>
      <w:framePr w:wrap="none" w:vAnchor="text" w:hAnchor="margin" w:xAlign="right" w:y="1"/>
      <w:rPr>
        <w:rStyle w:val="PageNumber"/>
      </w:rPr>
    </w:pPr>
    <w:r>
      <w:t xml:space="preserve">Page </w:t>
    </w:r>
    <w:r>
      <w:rPr>
        <w:rStyle w:val="PageNumber"/>
      </w:rPr>
      <w:fldChar w:fldCharType="begin"/>
    </w:r>
    <w:r>
      <w:rPr>
        <w:rStyle w:val="PageNumber"/>
      </w:rPr>
      <w:instrText xml:space="preserve">PAGE \* MERGEFORMAT </w:instrText>
    </w:r>
    <w:r>
      <w:rPr>
        <w:rStyle w:val="PageNumber"/>
      </w:rPr>
      <w:fldChar w:fldCharType="end"/>
    </w:r>
    <w:r>
      <w:t xml:space="preserve">of </w:t>
    </w:r>
    <w:r>
      <w:rPr>
        <w:rStyle w:val="PageNumber"/>
      </w:rPr>
      <w:fldChar w:fldCharType="begin"/>
    </w:r>
    <w:r>
      <w:rPr>
        <w:rStyle w:val="PageNumber"/>
      </w:rPr>
      <w:instrText xml:space="preserve">NUMPAGES \* MERGEFORMAT </w:instrText>
    </w:r>
    <w:r>
      <w:rPr>
        <w:rStyle w:val="PageNumber"/>
      </w:rPr>
      <w:fldChar w:fldCharType="end"/>
    </w:r>
  </w:p>
  <w:p w14:paraId="01A49C76" w14:textId="77777777" w:rsidR="00EE28D8" w:rsidRDefault="009C7695" w:rsidP="00EE28D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9153CE" w14:textId="77777777" w:rsidR="009C7695" w:rsidRDefault="009C7695">
      <w:pPr>
        <w:spacing w:after="0" w:line="240" w:lineRule="auto"/>
      </w:pPr>
      <w:r>
        <w:separator/>
      </w:r>
    </w:p>
  </w:footnote>
  <w:footnote w:type="continuationSeparator" w:id="0">
    <w:p w14:paraId="1514B866" w14:textId="77777777" w:rsidR="009C7695" w:rsidRDefault="009C76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32F88"/>
    <w:multiLevelType w:val="multilevel"/>
    <w:tmpl w:val="459AA7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CEA0BF6"/>
    <w:multiLevelType w:val="multilevel"/>
    <w:tmpl w:val="0409001D"/>
    <w:numStyleLink w:val="Singlepunch"/>
  </w:abstractNum>
  <w:abstractNum w:abstractNumId="2" w15:restartNumberingAfterBreak="0">
    <w:nsid w:val="109F6662"/>
    <w:multiLevelType w:val="multilevel"/>
    <w:tmpl w:val="1D8CDE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4164DBE"/>
    <w:multiLevelType w:val="multilevel"/>
    <w:tmpl w:val="871E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88E1CE2"/>
    <w:multiLevelType w:val="multilevel"/>
    <w:tmpl w:val="0409001D"/>
    <w:numStyleLink w:val="Multipunch"/>
  </w:abstractNum>
  <w:abstractNum w:abstractNumId="5" w15:restartNumberingAfterBreak="0">
    <w:nsid w:val="2A9C543C"/>
    <w:multiLevelType w:val="multilevel"/>
    <w:tmpl w:val="0409001D"/>
    <w:styleLink w:val="Multipunch"/>
    <w:lvl w:ilvl="0">
      <w:start w:val="1"/>
      <w:numFmt w:val="bullet"/>
      <w:lvlText w:val="▢"/>
      <w:lvlJc w:val="left"/>
      <w:pPr>
        <w:spacing w:before="120" w:after="0" w:line="240" w:lineRule="auto"/>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D495FD3"/>
    <w:multiLevelType w:val="multilevel"/>
    <w:tmpl w:val="D7603E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5812BE1"/>
    <w:multiLevelType w:val="multilevel"/>
    <w:tmpl w:val="0CB4AF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64472EC"/>
    <w:multiLevelType w:val="multilevel"/>
    <w:tmpl w:val="0D6C2C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72769D4"/>
    <w:multiLevelType w:val="multilevel"/>
    <w:tmpl w:val="73A891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A2778A6"/>
    <w:multiLevelType w:val="multilevel"/>
    <w:tmpl w:val="0409001D"/>
    <w:styleLink w:val="Singlepunch"/>
    <w:lvl w:ilvl="0">
      <w:start w:val="1"/>
      <w:numFmt w:val="bullet"/>
      <w:lvlText w:val="o"/>
      <w:lvlJc w:val="left"/>
      <w:pPr>
        <w:spacing w:before="120" w:after="0" w:line="240" w:lineRule="auto"/>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DD06A64"/>
    <w:multiLevelType w:val="multilevel"/>
    <w:tmpl w:val="B7245A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FDB3EC4"/>
    <w:multiLevelType w:val="multilevel"/>
    <w:tmpl w:val="3FE228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DB4602C"/>
    <w:multiLevelType w:val="hybridMultilevel"/>
    <w:tmpl w:val="6C882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6C0A51"/>
    <w:multiLevelType w:val="multilevel"/>
    <w:tmpl w:val="F4DAE7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0"/>
  </w:num>
  <w:num w:numId="3">
    <w:abstractNumId w:val="7"/>
  </w:num>
  <w:num w:numId="4">
    <w:abstractNumId w:val="14"/>
  </w:num>
  <w:num w:numId="5">
    <w:abstractNumId w:val="6"/>
  </w:num>
  <w:num w:numId="6">
    <w:abstractNumId w:val="9"/>
  </w:num>
  <w:num w:numId="7">
    <w:abstractNumId w:val="11"/>
  </w:num>
  <w:num w:numId="8">
    <w:abstractNumId w:val="3"/>
  </w:num>
  <w:num w:numId="9">
    <w:abstractNumId w:val="2"/>
  </w:num>
  <w:num w:numId="10">
    <w:abstractNumId w:val="12"/>
  </w:num>
  <w:num w:numId="11">
    <w:abstractNumId w:val="13"/>
  </w:num>
  <w:num w:numId="12">
    <w:abstractNumId w:val="5"/>
  </w:num>
  <w:num w:numId="13">
    <w:abstractNumId w:val="4"/>
  </w:num>
  <w:num w:numId="14">
    <w:abstractNumId w:val="1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2F2D"/>
    <w:rsid w:val="0000053D"/>
    <w:rsid w:val="00241612"/>
    <w:rsid w:val="004A2665"/>
    <w:rsid w:val="00737869"/>
    <w:rsid w:val="00784EDC"/>
    <w:rsid w:val="0087571B"/>
    <w:rsid w:val="008D1354"/>
    <w:rsid w:val="009376D5"/>
    <w:rsid w:val="00966D84"/>
    <w:rsid w:val="009C7695"/>
    <w:rsid w:val="009E7B95"/>
    <w:rsid w:val="00CB4F51"/>
    <w:rsid w:val="00DB2F2D"/>
    <w:rsid w:val="00FE50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C94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2F2D"/>
    <w:pPr>
      <w:spacing w:after="240" w:line="360" w:lineRule="auto"/>
    </w:pPr>
    <w:rPr>
      <w:rFonts w:ascii="Arial" w:eastAsiaTheme="minorEastAsia" w:hAnsi="Arial" w:cs="Arial"/>
      <w:sz w:val="20"/>
      <w:szCs w:val="20"/>
      <w:lang w:val="en"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2F2D"/>
    <w:rPr>
      <w:b/>
      <w:bCs/>
      <w:sz w:val="18"/>
      <w:szCs w:val="18"/>
    </w:rPr>
  </w:style>
  <w:style w:type="paragraph" w:styleId="ListParagraph">
    <w:name w:val="List Paragraph"/>
    <w:basedOn w:val="Normal"/>
    <w:uiPriority w:val="34"/>
    <w:qFormat/>
    <w:rsid w:val="00DB2F2D"/>
    <w:pPr>
      <w:ind w:left="720"/>
      <w:contextualSpacing/>
    </w:pPr>
  </w:style>
  <w:style w:type="table" w:customStyle="1" w:styleId="QQuestionTable">
    <w:name w:val="QQuestionTable"/>
    <w:uiPriority w:val="99"/>
    <w:qFormat/>
    <w:rsid w:val="00241612"/>
    <w:pPr>
      <w:jc w:val="center"/>
    </w:pPr>
    <w:rPr>
      <w:rFonts w:eastAsiaTheme="minorEastAsia"/>
      <w:sz w:val="22"/>
      <w:szCs w:val="22"/>
      <w:lang w:val="en-US" w:eastAsia="en-GB"/>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IconTable">
    <w:name w:val="QQuestionIconTable"/>
    <w:uiPriority w:val="99"/>
    <w:qFormat/>
    <w:rsid w:val="00241612"/>
    <w:pPr>
      <w:jc w:val="center"/>
    </w:pPr>
    <w:rPr>
      <w:rFonts w:eastAsiaTheme="minorEastAsia"/>
      <w:sz w:val="22"/>
      <w:szCs w:val="22"/>
      <w:lang w:val="en-US"/>
    </w:rPr>
    <w:tblPr>
      <w:tblInd w:w="0" w:type="dxa"/>
      <w:tblCellMar>
        <w:top w:w="0" w:type="dxa"/>
        <w:left w:w="0" w:type="dxa"/>
        <w:bottom w:w="0" w:type="dxa"/>
        <w:right w:w="0" w:type="dxa"/>
      </w:tblCellMar>
    </w:tblPr>
    <w:tcPr>
      <w:shd w:val="clear" w:color="auto" w:fill="auto"/>
      <w:vAlign w:val="center"/>
    </w:tcPr>
  </w:style>
  <w:style w:type="numbering" w:customStyle="1" w:styleId="Multipunch">
    <w:name w:val="Multi punch"/>
    <w:rsid w:val="00241612"/>
    <w:pPr>
      <w:numPr>
        <w:numId w:val="12"/>
      </w:numPr>
    </w:pPr>
  </w:style>
  <w:style w:type="numbering" w:customStyle="1" w:styleId="Singlepunch">
    <w:name w:val="Single punch"/>
    <w:rsid w:val="00241612"/>
    <w:pPr>
      <w:numPr>
        <w:numId w:val="14"/>
      </w:numPr>
    </w:pPr>
  </w:style>
  <w:style w:type="paragraph" w:customStyle="1" w:styleId="QDisplayLogic">
    <w:name w:val="QDisplayLogic"/>
    <w:basedOn w:val="Normal"/>
    <w:qFormat/>
    <w:rsid w:val="00241612"/>
    <w:pPr>
      <w:shd w:val="clear" w:color="auto" w:fill="6898BB"/>
      <w:spacing w:before="120" w:after="120" w:line="240" w:lineRule="auto"/>
    </w:pPr>
    <w:rPr>
      <w:rFonts w:asciiTheme="minorHAnsi" w:hAnsiTheme="minorHAnsi" w:cstheme="minorBidi"/>
      <w:i/>
      <w:color w:val="FFFFFF"/>
      <w:szCs w:val="22"/>
      <w:lang w:val="en-US" w:eastAsia="en-US"/>
    </w:rPr>
  </w:style>
  <w:style w:type="paragraph" w:customStyle="1" w:styleId="QSkipLogic">
    <w:name w:val="QSkipLogic"/>
    <w:basedOn w:val="Normal"/>
    <w:qFormat/>
    <w:rsid w:val="00241612"/>
    <w:pPr>
      <w:shd w:val="clear" w:color="auto" w:fill="8D8D8D"/>
      <w:spacing w:before="120" w:after="120" w:line="240" w:lineRule="auto"/>
    </w:pPr>
    <w:rPr>
      <w:rFonts w:asciiTheme="minorHAnsi" w:hAnsiTheme="minorHAnsi" w:cstheme="minorBidi"/>
      <w:i/>
      <w:color w:val="FFFFFF"/>
      <w:szCs w:val="22"/>
      <w:lang w:val="en-US" w:eastAsia="en-US"/>
    </w:rPr>
  </w:style>
  <w:style w:type="paragraph" w:customStyle="1" w:styleId="H2">
    <w:name w:val="H2"/>
    <w:next w:val="Normal"/>
    <w:rsid w:val="00241612"/>
    <w:pPr>
      <w:spacing w:after="240"/>
    </w:pPr>
    <w:rPr>
      <w:rFonts w:eastAsiaTheme="minorEastAsia"/>
      <w:b/>
      <w:color w:val="000000"/>
      <w:sz w:val="48"/>
      <w:szCs w:val="48"/>
      <w:lang w:val="en-US"/>
    </w:rPr>
  </w:style>
  <w:style w:type="paragraph" w:customStyle="1" w:styleId="BlockStartLabel">
    <w:name w:val="BlockStartLabel"/>
    <w:basedOn w:val="Normal"/>
    <w:qFormat/>
    <w:rsid w:val="00241612"/>
    <w:pPr>
      <w:spacing w:before="120" w:after="120" w:line="240" w:lineRule="auto"/>
    </w:pPr>
    <w:rPr>
      <w:rFonts w:asciiTheme="minorHAnsi" w:hAnsiTheme="minorHAnsi" w:cstheme="minorBidi"/>
      <w:b/>
      <w:color w:val="CCCCCC"/>
      <w:sz w:val="22"/>
      <w:szCs w:val="22"/>
      <w:lang w:val="en-US" w:eastAsia="en-US"/>
    </w:rPr>
  </w:style>
  <w:style w:type="paragraph" w:customStyle="1" w:styleId="BlockEndLabel">
    <w:name w:val="BlockEndLabel"/>
    <w:basedOn w:val="Normal"/>
    <w:qFormat/>
    <w:rsid w:val="00241612"/>
    <w:pPr>
      <w:spacing w:before="120" w:after="0" w:line="240" w:lineRule="auto"/>
    </w:pPr>
    <w:rPr>
      <w:rFonts w:asciiTheme="minorHAnsi" w:hAnsiTheme="minorHAnsi" w:cstheme="minorBidi"/>
      <w:b/>
      <w:color w:val="CCCCCC"/>
      <w:sz w:val="22"/>
      <w:szCs w:val="22"/>
      <w:lang w:val="en-US" w:eastAsia="en-US"/>
    </w:rPr>
  </w:style>
  <w:style w:type="paragraph" w:customStyle="1" w:styleId="BlockSeparator">
    <w:name w:val="BlockSeparator"/>
    <w:basedOn w:val="Normal"/>
    <w:qFormat/>
    <w:rsid w:val="00241612"/>
    <w:pPr>
      <w:pBdr>
        <w:bottom w:val="single" w:sz="8" w:space="0" w:color="CCCCCC"/>
      </w:pBdr>
      <w:spacing w:after="0" w:line="120" w:lineRule="auto"/>
      <w:jc w:val="center"/>
    </w:pPr>
    <w:rPr>
      <w:rFonts w:asciiTheme="minorHAnsi" w:hAnsiTheme="minorHAnsi" w:cstheme="minorBidi"/>
      <w:b/>
      <w:color w:val="CCCCCC"/>
      <w:sz w:val="22"/>
      <w:szCs w:val="22"/>
      <w:lang w:val="en-US" w:eastAsia="en-US"/>
    </w:rPr>
  </w:style>
  <w:style w:type="paragraph" w:customStyle="1" w:styleId="QuestionSeparator">
    <w:name w:val="QuestionSeparator"/>
    <w:basedOn w:val="Normal"/>
    <w:qFormat/>
    <w:rsid w:val="00241612"/>
    <w:pPr>
      <w:pBdr>
        <w:top w:val="dashed" w:sz="8" w:space="0" w:color="CCCCCC"/>
      </w:pBdr>
      <w:spacing w:before="120" w:after="120" w:line="120" w:lineRule="auto"/>
    </w:pPr>
    <w:rPr>
      <w:rFonts w:asciiTheme="minorHAnsi" w:hAnsiTheme="minorHAnsi" w:cstheme="minorBidi"/>
      <w:sz w:val="22"/>
      <w:szCs w:val="22"/>
      <w:lang w:val="en-US" w:eastAsia="en-US"/>
    </w:rPr>
  </w:style>
  <w:style w:type="paragraph" w:customStyle="1" w:styleId="TextEntryLine">
    <w:name w:val="TextEntryLine"/>
    <w:basedOn w:val="Normal"/>
    <w:qFormat/>
    <w:rsid w:val="00241612"/>
    <w:pPr>
      <w:spacing w:before="240" w:after="0" w:line="240" w:lineRule="auto"/>
    </w:pPr>
    <w:rPr>
      <w:rFonts w:asciiTheme="minorHAnsi" w:hAnsiTheme="minorHAnsi" w:cstheme="minorBidi"/>
      <w:sz w:val="22"/>
      <w:szCs w:val="22"/>
      <w:lang w:val="en-US" w:eastAsia="en-US"/>
    </w:rPr>
  </w:style>
  <w:style w:type="paragraph" w:styleId="Footer">
    <w:name w:val="footer"/>
    <w:basedOn w:val="Normal"/>
    <w:link w:val="FooterChar"/>
    <w:uiPriority w:val="99"/>
    <w:unhideWhenUsed/>
    <w:rsid w:val="00241612"/>
    <w:pPr>
      <w:tabs>
        <w:tab w:val="center" w:pos="4680"/>
        <w:tab w:val="right" w:pos="9360"/>
      </w:tabs>
      <w:spacing w:after="0" w:line="240" w:lineRule="auto"/>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241612"/>
    <w:rPr>
      <w:rFonts w:eastAsiaTheme="minorEastAsia"/>
      <w:sz w:val="22"/>
      <w:szCs w:val="22"/>
      <w:lang w:val="en-US"/>
    </w:rPr>
  </w:style>
  <w:style w:type="character" w:styleId="PageNumber">
    <w:name w:val="page number"/>
    <w:basedOn w:val="DefaultParagraphFont"/>
    <w:uiPriority w:val="99"/>
    <w:semiHidden/>
    <w:unhideWhenUsed/>
    <w:rsid w:val="00241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usls.eu.qualtrics.com/CP/File.php?F=F_8kQmjfvBWO9HC0B%22%20target=%22_blank"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parkrunHWBSurvey@shu.ac.uk?subject=parkrun%20HWB%20Survey%20UK%20201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47</Pages>
  <Words>5462</Words>
  <Characters>31137</Characters>
  <Application>Microsoft Office Word</Application>
  <DocSecurity>0</DocSecurity>
  <Lines>259</Lines>
  <Paragraphs>73</Paragraphs>
  <ScaleCrop>false</ScaleCrop>
  <Company>The University of Sheffield</Company>
  <LinksUpToDate>false</LinksUpToDate>
  <CharactersWithSpaces>3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ke, Steve J</dc:creator>
  <cp:keywords/>
  <dc:description/>
  <cp:lastModifiedBy>Helen Quirk</cp:lastModifiedBy>
  <cp:revision>8</cp:revision>
  <dcterms:created xsi:type="dcterms:W3CDTF">2020-08-26T11:05:00Z</dcterms:created>
  <dcterms:modified xsi:type="dcterms:W3CDTF">2020-10-30T06:45:00Z</dcterms:modified>
</cp:coreProperties>
</file>